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391B" w:rsidRDefault="008D391B" w:rsidP="008D391B">
      <w:pPr>
        <w:pStyle w:val="Portada"/>
      </w:pPr>
    </w:p>
    <w:p w:rsidR="008D391B" w:rsidRDefault="008D391B" w:rsidP="008D391B">
      <w:pPr>
        <w:pStyle w:val="Portada"/>
      </w:pPr>
    </w:p>
    <w:p w:rsidR="008D391B" w:rsidRDefault="008D391B" w:rsidP="008D391B">
      <w:pPr>
        <w:pStyle w:val="Portada"/>
      </w:pPr>
    </w:p>
    <w:p w:rsidR="006A0B4D" w:rsidRDefault="00F0073C" w:rsidP="008D391B">
      <w:pPr>
        <w:pStyle w:val="Portada"/>
      </w:pPr>
      <w:r>
        <w:t>ASIGNATURAS VIRTUALES —</w:t>
      </w:r>
      <w:r w:rsidR="00B54527">
        <w:t xml:space="preserve"> APOYO A LA PRESENCIALIDAD</w:t>
      </w:r>
    </w:p>
    <w:p w:rsidR="008D391B" w:rsidRDefault="008D391B" w:rsidP="008D391B">
      <w:pPr>
        <w:pStyle w:val="Portada"/>
      </w:pPr>
    </w:p>
    <w:p w:rsidR="008D391B" w:rsidRDefault="008D391B" w:rsidP="008D391B">
      <w:pPr>
        <w:pStyle w:val="Portada"/>
      </w:pPr>
    </w:p>
    <w:p w:rsidR="008D391B" w:rsidRDefault="008D391B" w:rsidP="008D391B">
      <w:pPr>
        <w:pStyle w:val="Portada"/>
      </w:pPr>
    </w:p>
    <w:p w:rsidR="008D391B" w:rsidRDefault="008D391B" w:rsidP="008D391B">
      <w:pPr>
        <w:pStyle w:val="Portada"/>
      </w:pPr>
    </w:p>
    <w:p w:rsidR="008D391B" w:rsidRDefault="00B54527" w:rsidP="008D391B">
      <w:pPr>
        <w:pStyle w:val="Portada"/>
      </w:pPr>
      <w:r>
        <w:t>Curso y código SIA:</w:t>
      </w:r>
    </w:p>
    <w:p w:rsidR="00B54527" w:rsidRDefault="00B54527" w:rsidP="008D391B">
      <w:pPr>
        <w:pStyle w:val="Portada"/>
      </w:pPr>
    </w:p>
    <w:p w:rsidR="00B54527" w:rsidRPr="00F0073C" w:rsidRDefault="00B54527" w:rsidP="008D391B">
      <w:pPr>
        <w:pStyle w:val="Portada"/>
        <w:rPr>
          <w:color w:val="767171" w:themeColor="background2" w:themeShade="80"/>
        </w:rPr>
      </w:pPr>
      <w:r w:rsidRPr="00F0073C">
        <w:rPr>
          <w:color w:val="767171" w:themeColor="background2" w:themeShade="80"/>
        </w:rPr>
        <w:t>XXXXXXXXXXXX</w:t>
      </w:r>
    </w:p>
    <w:p w:rsidR="00B54527" w:rsidRDefault="00B54527" w:rsidP="008D391B">
      <w:pPr>
        <w:pStyle w:val="Portada"/>
      </w:pPr>
    </w:p>
    <w:p w:rsidR="00B54527" w:rsidRDefault="00B54527" w:rsidP="008D391B">
      <w:pPr>
        <w:pStyle w:val="Portada"/>
      </w:pPr>
    </w:p>
    <w:p w:rsidR="00B54527" w:rsidRDefault="00B54527" w:rsidP="008D391B">
      <w:pPr>
        <w:pStyle w:val="Portada"/>
      </w:pPr>
    </w:p>
    <w:p w:rsidR="00B54527" w:rsidRDefault="00B54527" w:rsidP="008D391B">
      <w:pPr>
        <w:pStyle w:val="Portada"/>
      </w:pPr>
      <w:r>
        <w:t xml:space="preserve">Unidad temática </w:t>
      </w:r>
      <w:r w:rsidRPr="00F0073C">
        <w:rPr>
          <w:color w:val="767171" w:themeColor="background2" w:themeShade="80"/>
        </w:rPr>
        <w:t>X:</w:t>
      </w:r>
    </w:p>
    <w:p w:rsidR="00B54527" w:rsidRDefault="00B54527" w:rsidP="008D391B">
      <w:pPr>
        <w:pStyle w:val="Portada"/>
      </w:pPr>
    </w:p>
    <w:p w:rsidR="00B54527" w:rsidRDefault="00B54527" w:rsidP="008D391B">
      <w:pPr>
        <w:pStyle w:val="Portada"/>
      </w:pPr>
    </w:p>
    <w:p w:rsidR="00B54527" w:rsidRPr="00F0073C" w:rsidRDefault="00B54527" w:rsidP="008D391B">
      <w:pPr>
        <w:pStyle w:val="Portada"/>
        <w:rPr>
          <w:color w:val="767171" w:themeColor="background2" w:themeShade="80"/>
        </w:rPr>
      </w:pPr>
      <w:r w:rsidRPr="00F0073C">
        <w:rPr>
          <w:color w:val="767171" w:themeColor="background2" w:themeShade="80"/>
        </w:rPr>
        <w:t>XXXXXXXXXXXXXXXXXXXXXX</w:t>
      </w:r>
    </w:p>
    <w:p w:rsidR="008D391B" w:rsidRDefault="008D391B" w:rsidP="008D391B">
      <w:pPr>
        <w:pStyle w:val="Portada"/>
      </w:pPr>
    </w:p>
    <w:p w:rsidR="008D391B" w:rsidRDefault="008D391B" w:rsidP="008D391B">
      <w:pPr>
        <w:pStyle w:val="Portada"/>
      </w:pPr>
    </w:p>
    <w:p w:rsidR="008D391B" w:rsidRDefault="008D391B" w:rsidP="008D391B">
      <w:pPr>
        <w:pStyle w:val="Portada"/>
      </w:pPr>
    </w:p>
    <w:p w:rsidR="008D391B" w:rsidRDefault="00B54527" w:rsidP="008D391B">
      <w:pPr>
        <w:pStyle w:val="Portada"/>
      </w:pPr>
      <w:r>
        <w:t>Departamento o Escuela:</w:t>
      </w:r>
    </w:p>
    <w:p w:rsidR="00B54527" w:rsidRDefault="00B54527" w:rsidP="008D391B">
      <w:pPr>
        <w:pStyle w:val="Portada"/>
      </w:pPr>
    </w:p>
    <w:p w:rsidR="00B54527" w:rsidRPr="00F0073C" w:rsidRDefault="00B54527" w:rsidP="008D391B">
      <w:pPr>
        <w:pStyle w:val="Portada"/>
        <w:rPr>
          <w:color w:val="767171" w:themeColor="background2" w:themeShade="80"/>
        </w:rPr>
      </w:pPr>
      <w:r w:rsidRPr="00F0073C">
        <w:rPr>
          <w:color w:val="767171" w:themeColor="background2" w:themeShade="80"/>
        </w:rPr>
        <w:t>XXXXXXXXXXXXXXXXXXXXXX</w:t>
      </w:r>
    </w:p>
    <w:p w:rsidR="00B54527" w:rsidRDefault="00B54527" w:rsidP="008D391B">
      <w:pPr>
        <w:pStyle w:val="Portada"/>
      </w:pPr>
    </w:p>
    <w:p w:rsidR="00B54527" w:rsidRDefault="00B54527" w:rsidP="008D391B">
      <w:pPr>
        <w:pStyle w:val="Portada"/>
      </w:pPr>
      <w:r>
        <w:t>Facultad:</w:t>
      </w:r>
    </w:p>
    <w:p w:rsidR="00B54527" w:rsidRDefault="00B54527" w:rsidP="008D391B">
      <w:pPr>
        <w:pStyle w:val="Portada"/>
      </w:pPr>
    </w:p>
    <w:p w:rsidR="00B54527" w:rsidRDefault="00B54527" w:rsidP="008D391B">
      <w:pPr>
        <w:pStyle w:val="Portada"/>
      </w:pPr>
    </w:p>
    <w:p w:rsidR="008D391B" w:rsidRPr="00F0073C" w:rsidRDefault="00B54527" w:rsidP="008D391B">
      <w:pPr>
        <w:pStyle w:val="Portada"/>
        <w:rPr>
          <w:color w:val="767171" w:themeColor="background2" w:themeShade="80"/>
        </w:rPr>
      </w:pPr>
      <w:r w:rsidRPr="00F0073C">
        <w:rPr>
          <w:color w:val="767171" w:themeColor="background2" w:themeShade="80"/>
        </w:rPr>
        <w:t>XXXXXXXXXXXXXXXXXXXXX</w:t>
      </w:r>
    </w:p>
    <w:p w:rsidR="008D391B" w:rsidRDefault="008D391B" w:rsidP="008D391B">
      <w:pPr>
        <w:pStyle w:val="Portada"/>
      </w:pPr>
    </w:p>
    <w:p w:rsidR="008D391B" w:rsidRDefault="008D391B" w:rsidP="008D391B">
      <w:pPr>
        <w:pStyle w:val="Portada"/>
      </w:pPr>
    </w:p>
    <w:p w:rsidR="008D391B" w:rsidRDefault="008D391B" w:rsidP="008D391B">
      <w:pPr>
        <w:pStyle w:val="Portada"/>
      </w:pPr>
    </w:p>
    <w:p w:rsidR="008D391B" w:rsidRDefault="008D391B" w:rsidP="008D391B">
      <w:pPr>
        <w:pStyle w:val="Portada"/>
      </w:pPr>
      <w:r>
        <w:t>LABORATORIO DE INNOVACIÓN ACADÉMICA</w:t>
      </w:r>
    </w:p>
    <w:p w:rsidR="008D391B" w:rsidRDefault="008D391B" w:rsidP="008D391B">
      <w:pPr>
        <w:pStyle w:val="Portada"/>
      </w:pPr>
      <w:r>
        <w:t>DIRECCIÓN ACADÉMICA</w:t>
      </w:r>
    </w:p>
    <w:p w:rsidR="008D391B" w:rsidRDefault="008D391B" w:rsidP="008D391B">
      <w:pPr>
        <w:pStyle w:val="Portada"/>
      </w:pPr>
      <w:r>
        <w:t>UNIVERSIDAD NACIONAL DE COLOMBIA</w:t>
      </w:r>
    </w:p>
    <w:p w:rsidR="008D391B" w:rsidRDefault="008D391B" w:rsidP="008D391B">
      <w:pPr>
        <w:pStyle w:val="Portada"/>
      </w:pPr>
      <w:r>
        <w:t>SEDE MEDELLÍN</w:t>
      </w:r>
    </w:p>
    <w:p w:rsidR="008D391B" w:rsidRPr="003F0A59" w:rsidRDefault="000623D6" w:rsidP="008D391B">
      <w:pPr>
        <w:pStyle w:val="Portada"/>
      </w:pPr>
      <w:r>
        <w:t>2020</w:t>
      </w:r>
    </w:p>
    <w:p w:rsidR="008D391B" w:rsidRDefault="008D391B" w:rsidP="006A0B4D">
      <w:pPr>
        <w:jc w:val="both"/>
        <w:rPr>
          <w:rFonts w:ascii="Ancizar Sans Regular" w:hAnsi="Ancizar Sans Regular"/>
          <w:sz w:val="22"/>
          <w:szCs w:val="22"/>
        </w:rPr>
        <w:sectPr w:rsidR="008D391B" w:rsidSect="00B121D8">
          <w:headerReference w:type="default" r:id="rId8"/>
          <w:footerReference w:type="default" r:id="rId9"/>
          <w:headerReference w:type="first" r:id="rId10"/>
          <w:footerReference w:type="first" r:id="rId11"/>
          <w:pgSz w:w="12240" w:h="15840" w:code="1"/>
          <w:pgMar w:top="1259" w:right="1701" w:bottom="1701" w:left="1701" w:header="720" w:footer="720" w:gutter="0"/>
          <w:cols w:space="720"/>
          <w:noEndnote/>
          <w:titlePg/>
          <w:docGrid w:linePitch="299"/>
        </w:sectPr>
      </w:pPr>
    </w:p>
    <w:p w:rsidR="006A0B4D" w:rsidRPr="003F0A59" w:rsidRDefault="006A0B4D" w:rsidP="006A0B4D">
      <w:pPr>
        <w:jc w:val="both"/>
        <w:rPr>
          <w:rFonts w:ascii="Ancizar Sans Regular" w:hAnsi="Ancizar Sans Regular"/>
          <w:sz w:val="22"/>
          <w:szCs w:val="22"/>
        </w:rPr>
      </w:pPr>
    </w:p>
    <w:p w:rsidR="00CC3372" w:rsidRPr="003F0A59" w:rsidRDefault="00CC3372" w:rsidP="00CC3372">
      <w:pPr>
        <w:pStyle w:val="textocarta"/>
        <w:suppressAutoHyphens/>
        <w:spacing w:line="240" w:lineRule="auto"/>
        <w:ind w:firstLine="0"/>
        <w:rPr>
          <w:color w:val="auto"/>
          <w:sz w:val="22"/>
          <w:szCs w:val="22"/>
        </w:rPr>
      </w:pPr>
    </w:p>
    <w:p w:rsidR="00CC3372" w:rsidRPr="00B54527" w:rsidRDefault="00FB55E0" w:rsidP="00B54527">
      <w:pPr>
        <w:pStyle w:val="textocarta"/>
        <w:suppressAutoHyphens/>
        <w:spacing w:line="240" w:lineRule="auto"/>
        <w:ind w:firstLine="0"/>
        <w:jc w:val="center"/>
        <w:rPr>
          <w:color w:val="3333CC"/>
          <w:sz w:val="22"/>
          <w:szCs w:val="22"/>
        </w:rPr>
      </w:pPr>
      <w:r>
        <w:rPr>
          <w:color w:val="3333CC"/>
          <w:sz w:val="22"/>
          <w:szCs w:val="22"/>
        </w:rPr>
        <w:t xml:space="preserve">TABLA DE </w:t>
      </w:r>
      <w:r w:rsidR="008D391B" w:rsidRPr="00B54527">
        <w:rPr>
          <w:color w:val="3333CC"/>
          <w:sz w:val="22"/>
          <w:szCs w:val="22"/>
        </w:rPr>
        <w:t>CONTENIDO</w:t>
      </w:r>
    </w:p>
    <w:p w:rsidR="008D391B" w:rsidRDefault="008D391B" w:rsidP="00CC3372">
      <w:pPr>
        <w:pStyle w:val="textocarta"/>
        <w:suppressAutoHyphens/>
        <w:spacing w:line="240" w:lineRule="auto"/>
        <w:ind w:firstLine="0"/>
        <w:rPr>
          <w:color w:val="auto"/>
          <w:sz w:val="22"/>
          <w:szCs w:val="22"/>
        </w:rPr>
      </w:pPr>
    </w:p>
    <w:p w:rsidR="008D391B" w:rsidRDefault="008D391B" w:rsidP="00CC3372">
      <w:pPr>
        <w:pStyle w:val="textocarta"/>
        <w:suppressAutoHyphens/>
        <w:spacing w:line="240" w:lineRule="auto"/>
        <w:ind w:firstLine="0"/>
        <w:rPr>
          <w:color w:val="auto"/>
          <w:sz w:val="22"/>
          <w:szCs w:val="22"/>
        </w:rPr>
      </w:pPr>
    </w:p>
    <w:p w:rsidR="00E60F72" w:rsidRDefault="00E60F72" w:rsidP="00CC3372">
      <w:pPr>
        <w:pStyle w:val="textocarta"/>
        <w:suppressAutoHyphens/>
        <w:spacing w:line="240" w:lineRule="auto"/>
        <w:ind w:firstLine="0"/>
        <w:rPr>
          <w:color w:val="auto"/>
          <w:sz w:val="22"/>
          <w:szCs w:val="22"/>
        </w:rPr>
      </w:pPr>
    </w:p>
    <w:sdt>
      <w:sdtPr>
        <w:rPr>
          <w:rFonts w:ascii="Times New Roman" w:eastAsia="Times New Roman" w:hAnsi="Times New Roman" w:cs="Times New Roman"/>
          <w:color w:val="auto"/>
          <w:sz w:val="24"/>
          <w:szCs w:val="24"/>
          <w:lang w:val="es-ES"/>
        </w:rPr>
        <w:id w:val="1784066504"/>
        <w:docPartObj>
          <w:docPartGallery w:val="Table of Contents"/>
          <w:docPartUnique/>
        </w:docPartObj>
      </w:sdtPr>
      <w:sdtEndPr>
        <w:rPr>
          <w:b/>
          <w:bCs/>
        </w:rPr>
      </w:sdtEndPr>
      <w:sdtContent>
        <w:p w:rsidR="00DB419F" w:rsidRPr="00DB419F" w:rsidRDefault="00E60F72" w:rsidP="00DB419F">
          <w:pPr>
            <w:pStyle w:val="TtulodeTDC"/>
            <w:rPr>
              <w:rFonts w:ascii="Ancizar Sans Bold Italic" w:eastAsiaTheme="minorEastAsia" w:hAnsi="Ancizar Sans Bold Italic" w:cstheme="minorBidi"/>
              <w:noProof/>
              <w:color w:val="808080" w:themeColor="background1" w:themeShade="80"/>
              <w:sz w:val="22"/>
              <w:szCs w:val="22"/>
              <w:lang w:val="es-ES" w:eastAsia="es-ES"/>
            </w:rPr>
          </w:pPr>
          <w:r w:rsidRPr="00DB419F">
            <w:rPr>
              <w:rFonts w:ascii="Ancizar Sans Bold Italic" w:hAnsi="Ancizar Sans Bold Italic"/>
              <w:color w:val="808080" w:themeColor="background1" w:themeShade="80"/>
            </w:rPr>
            <w:fldChar w:fldCharType="begin"/>
          </w:r>
          <w:r w:rsidRPr="00DB419F">
            <w:rPr>
              <w:rFonts w:ascii="Ancizar Sans Bold Italic" w:hAnsi="Ancizar Sans Bold Italic"/>
              <w:color w:val="808080" w:themeColor="background1" w:themeShade="80"/>
            </w:rPr>
            <w:instrText xml:space="preserve"> TOC \o "1-3" \h \z \u </w:instrText>
          </w:r>
          <w:r w:rsidRPr="00DB419F">
            <w:rPr>
              <w:rFonts w:ascii="Ancizar Sans Bold Italic" w:hAnsi="Ancizar Sans Bold Italic"/>
              <w:color w:val="808080" w:themeColor="background1" w:themeShade="80"/>
            </w:rPr>
            <w:fldChar w:fldCharType="separate"/>
          </w:r>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26" w:history="1">
            <w:r w:rsidR="00DB419F" w:rsidRPr="00DB419F">
              <w:rPr>
                <w:rStyle w:val="Hipervnculo"/>
                <w:rFonts w:ascii="Ancizar Sans Bold Italic" w:hAnsi="Ancizar Sans Bold Italic"/>
                <w:noProof/>
                <w:color w:val="808080" w:themeColor="background1" w:themeShade="80"/>
                <w:lang w:val="es-ES_tradnl"/>
              </w:rPr>
              <w:t>ELEMENTOS DEL AULA VIRTUAL</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26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5</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27" w:history="1">
            <w:r w:rsidR="00DB419F" w:rsidRPr="00DB419F">
              <w:rPr>
                <w:rStyle w:val="Hipervnculo"/>
                <w:rFonts w:ascii="Ancizar Sans Bold Italic" w:hAnsi="Ancizar Sans Bold Italic"/>
                <w:noProof/>
                <w:color w:val="808080" w:themeColor="background1" w:themeShade="80"/>
                <w:lang w:val="es-ES_tradnl"/>
              </w:rPr>
              <w:t>Introducción al curso</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27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5</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28" w:history="1">
            <w:r w:rsidR="00DB419F" w:rsidRPr="00DB419F">
              <w:rPr>
                <w:rStyle w:val="Hipervnculo"/>
                <w:rFonts w:ascii="Ancizar Sans Bold Italic" w:hAnsi="Ancizar Sans Bold Italic"/>
                <w:noProof/>
                <w:color w:val="808080" w:themeColor="background1" w:themeShade="80"/>
                <w:lang w:val="es-ES_tradnl"/>
              </w:rPr>
              <w:t>Objetivos de aprendizaje de la unidad</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28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5</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29" w:history="1">
            <w:r w:rsidR="00DB419F" w:rsidRPr="00DB419F">
              <w:rPr>
                <w:rStyle w:val="Hipervnculo"/>
                <w:rFonts w:ascii="Ancizar Sans Bold Italic" w:hAnsi="Ancizar Sans Bold Italic"/>
                <w:noProof/>
                <w:color w:val="808080" w:themeColor="background1" w:themeShade="80"/>
                <w:lang w:val="es-ES_tradnl"/>
              </w:rPr>
              <w:t>Visualización gráfica del curso</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29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6</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0" w:history="1">
            <w:r w:rsidR="00DB419F" w:rsidRPr="00DB419F">
              <w:rPr>
                <w:rStyle w:val="Hipervnculo"/>
                <w:rFonts w:ascii="Ancizar Sans Bold Italic" w:hAnsi="Ancizar Sans Bold Italic"/>
                <w:noProof/>
                <w:color w:val="808080" w:themeColor="background1" w:themeShade="80"/>
              </w:rPr>
              <w:t>ELEMENTOS DE CONTEXTUALIZACIÓN</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0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7</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1" w:history="1">
            <w:r w:rsidR="00DB419F" w:rsidRPr="00DB419F">
              <w:rPr>
                <w:rStyle w:val="Hipervnculo"/>
                <w:rFonts w:ascii="Ancizar Sans Bold Italic" w:hAnsi="Ancizar Sans Bold Italic"/>
                <w:noProof/>
                <w:color w:val="808080" w:themeColor="background1" w:themeShade="80"/>
              </w:rPr>
              <w:t>Introducción a la unidad temática</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1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7</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2" w:history="1">
            <w:r w:rsidR="00DB419F" w:rsidRPr="00DB419F">
              <w:rPr>
                <w:rStyle w:val="Hipervnculo"/>
                <w:rFonts w:ascii="Ancizar Sans Bold Italic" w:hAnsi="Ancizar Sans Bold Italic"/>
                <w:noProof/>
                <w:color w:val="808080" w:themeColor="background1" w:themeShade="80"/>
              </w:rPr>
              <w:t>Objetivos de aprendizaje</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2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7</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3" w:history="1">
            <w:r w:rsidR="00DB419F" w:rsidRPr="00DB419F">
              <w:rPr>
                <w:rStyle w:val="Hipervnculo"/>
                <w:rFonts w:ascii="Ancizar Sans Bold Italic" w:hAnsi="Ancizar Sans Bold Italic"/>
                <w:noProof/>
                <w:color w:val="808080" w:themeColor="background1" w:themeShade="80"/>
              </w:rPr>
              <w:t>Visualización gráfica de la unidad</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3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8</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4" w:history="1">
            <w:r w:rsidR="00DB419F" w:rsidRPr="00DB419F">
              <w:rPr>
                <w:rStyle w:val="Hipervnculo"/>
                <w:rFonts w:ascii="Ancizar Sans Bold Italic" w:hAnsi="Ancizar Sans Bold Italic"/>
                <w:noProof/>
                <w:color w:val="808080" w:themeColor="background1" w:themeShade="80"/>
              </w:rPr>
              <w:t>Actividad de problematización</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4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9</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5" w:history="1">
            <w:r w:rsidR="00DB419F" w:rsidRPr="00DB419F">
              <w:rPr>
                <w:rStyle w:val="Hipervnculo"/>
                <w:rFonts w:ascii="Ancizar Sans Bold Italic" w:hAnsi="Ancizar Sans Bold Italic"/>
                <w:noProof/>
                <w:color w:val="808080" w:themeColor="background1" w:themeShade="80"/>
              </w:rPr>
              <w:t>Actividad de Saberes Previos</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5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1</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6" w:history="1">
            <w:r w:rsidR="00DB419F" w:rsidRPr="00DB419F">
              <w:rPr>
                <w:rStyle w:val="Hipervnculo"/>
                <w:rFonts w:ascii="Ancizar Sans Bold Italic" w:hAnsi="Ancizar Sans Bold Italic"/>
                <w:noProof/>
                <w:color w:val="808080" w:themeColor="background1" w:themeShade="80"/>
              </w:rPr>
              <w:t>Retroalimentación en las evaluaciones</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6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2</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7" w:history="1">
            <w:r w:rsidR="00DB419F" w:rsidRPr="00DB419F">
              <w:rPr>
                <w:rStyle w:val="Hipervnculo"/>
                <w:rFonts w:ascii="Ancizar Sans Bold Italic" w:hAnsi="Ancizar Sans Bold Italic"/>
                <w:noProof/>
                <w:color w:val="808080" w:themeColor="background1" w:themeShade="80"/>
              </w:rPr>
              <w:t>Tipos de retroalimentación</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7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2</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8" w:history="1">
            <w:r w:rsidR="00DB419F" w:rsidRPr="00DB419F">
              <w:rPr>
                <w:rStyle w:val="Hipervnculo"/>
                <w:rFonts w:ascii="Ancizar Sans Bold Italic" w:hAnsi="Ancizar Sans Bold Italic"/>
                <w:noProof/>
                <w:color w:val="808080" w:themeColor="background1" w:themeShade="80"/>
              </w:rPr>
              <w:t>DESARROLLO DEL CONTENIDO DE LA UNIDAD TEMÁTICA</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8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4</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39" w:history="1">
            <w:r w:rsidR="00DB419F" w:rsidRPr="00DB419F">
              <w:rPr>
                <w:rStyle w:val="Hipervnculo"/>
                <w:rFonts w:ascii="Ancizar Sans Bold Italic" w:hAnsi="Ancizar Sans Bold Italic"/>
                <w:noProof/>
                <w:color w:val="808080" w:themeColor="background1" w:themeShade="80"/>
              </w:rPr>
              <w:t>Nombre de la unidad temática</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39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4</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0" w:history="1">
            <w:r w:rsidR="00DB419F" w:rsidRPr="00DB419F">
              <w:rPr>
                <w:rStyle w:val="Hipervnculo"/>
                <w:rFonts w:ascii="Ancizar Sans Bold Italic" w:hAnsi="Ancizar Sans Bold Italic"/>
                <w:noProof/>
                <w:color w:val="808080" w:themeColor="background1" w:themeShade="80"/>
              </w:rPr>
              <w:t>Tema X.</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0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4</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1" w:history="1">
            <w:r w:rsidR="00DB419F" w:rsidRPr="00DB419F">
              <w:rPr>
                <w:rStyle w:val="Hipervnculo"/>
                <w:rFonts w:ascii="Ancizar Sans Bold Italic" w:hAnsi="Ancizar Sans Bold Italic"/>
                <w:noProof/>
                <w:color w:val="808080" w:themeColor="background1" w:themeShade="80"/>
              </w:rPr>
              <w:t>Actividades de Aprendizaje</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1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5</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2" w:history="1">
            <w:r w:rsidR="00DB419F" w:rsidRPr="00DB419F">
              <w:rPr>
                <w:rStyle w:val="Hipervnculo"/>
                <w:rFonts w:ascii="Ancizar Sans Bold Italic" w:hAnsi="Ancizar Sans Bold Italic"/>
                <w:noProof/>
                <w:color w:val="808080" w:themeColor="background1" w:themeShade="80"/>
              </w:rPr>
              <w:t>Actividad de Evaluación</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2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6</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3" w:history="1">
            <w:r w:rsidR="00DB419F" w:rsidRPr="00DB419F">
              <w:rPr>
                <w:rStyle w:val="Hipervnculo"/>
                <w:rFonts w:ascii="Ancizar Sans Bold Italic" w:hAnsi="Ancizar Sans Bold Italic"/>
                <w:noProof/>
                <w:color w:val="808080" w:themeColor="background1" w:themeShade="80"/>
              </w:rPr>
              <w:t>LECTURAS COMPLEMENTARIAS</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3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7</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4" w:history="1">
            <w:r w:rsidR="00DB419F" w:rsidRPr="00DB419F">
              <w:rPr>
                <w:rStyle w:val="Hipervnculo"/>
                <w:rFonts w:ascii="Ancizar Sans Bold Italic" w:hAnsi="Ancizar Sans Bold Italic"/>
                <w:noProof/>
                <w:color w:val="808080" w:themeColor="background1" w:themeShade="80"/>
              </w:rPr>
              <w:t>REFERENCIAS</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4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8</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2"/>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5" w:history="1">
            <w:r w:rsidR="00DB419F" w:rsidRPr="00DB419F">
              <w:rPr>
                <w:rStyle w:val="Hipervnculo"/>
                <w:rFonts w:ascii="Ancizar Sans Bold Italic" w:hAnsi="Ancizar Sans Bold Italic"/>
                <w:noProof/>
                <w:color w:val="808080" w:themeColor="background1" w:themeShade="80"/>
                <w:lang w:val="es-ES_tradnl"/>
              </w:rPr>
              <w:t>Glosario</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5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19</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6" w:history="1">
            <w:r w:rsidR="00DB419F" w:rsidRPr="00DB419F">
              <w:rPr>
                <w:rStyle w:val="Hipervnculo"/>
                <w:rFonts w:ascii="Ancizar Sans Bold Italic" w:hAnsi="Ancizar Sans Bold Italic"/>
                <w:noProof/>
                <w:color w:val="808080" w:themeColor="background1" w:themeShade="80"/>
              </w:rPr>
              <w:t>FINALIZACIÓN DE LA UNIDAD TEMÁTICA</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6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20</w:t>
            </w:r>
            <w:r w:rsidR="00DB419F" w:rsidRPr="00DB419F">
              <w:rPr>
                <w:rFonts w:ascii="Ancizar Sans Bold Italic" w:hAnsi="Ancizar Sans Bold Italic"/>
                <w:noProof/>
                <w:webHidden/>
                <w:color w:val="808080" w:themeColor="background1" w:themeShade="80"/>
              </w:rPr>
              <w:fldChar w:fldCharType="end"/>
            </w:r>
          </w:hyperlink>
        </w:p>
        <w:p w:rsidR="00DB419F" w:rsidRPr="00DB419F" w:rsidRDefault="001356E6">
          <w:pPr>
            <w:pStyle w:val="TDC1"/>
            <w:tabs>
              <w:tab w:val="right" w:leader="dot" w:pos="8828"/>
            </w:tabs>
            <w:rPr>
              <w:rFonts w:ascii="Ancizar Sans Bold Italic" w:eastAsiaTheme="minorEastAsia" w:hAnsi="Ancizar Sans Bold Italic" w:cstheme="minorBidi"/>
              <w:noProof/>
              <w:color w:val="808080" w:themeColor="background1" w:themeShade="80"/>
              <w:sz w:val="22"/>
              <w:szCs w:val="22"/>
              <w:lang w:val="es-ES" w:eastAsia="es-ES"/>
            </w:rPr>
          </w:pPr>
          <w:hyperlink w:anchor="_Toc36193347" w:history="1">
            <w:r w:rsidR="00DB419F" w:rsidRPr="00DB419F">
              <w:rPr>
                <w:rStyle w:val="Hipervnculo"/>
                <w:rFonts w:ascii="Ancizar Sans Bold Italic" w:hAnsi="Ancizar Sans Bold Italic"/>
                <w:noProof/>
                <w:color w:val="808080" w:themeColor="background1" w:themeShade="80"/>
              </w:rPr>
              <w:t>CRÉDITOS</w:t>
            </w:r>
            <w:r w:rsidR="00DB419F" w:rsidRPr="00DB419F">
              <w:rPr>
                <w:rFonts w:ascii="Ancizar Sans Bold Italic" w:hAnsi="Ancizar Sans Bold Italic"/>
                <w:noProof/>
                <w:webHidden/>
                <w:color w:val="808080" w:themeColor="background1" w:themeShade="80"/>
              </w:rPr>
              <w:tab/>
            </w:r>
            <w:r w:rsidR="00DB419F" w:rsidRPr="00DB419F">
              <w:rPr>
                <w:rFonts w:ascii="Ancizar Sans Bold Italic" w:hAnsi="Ancizar Sans Bold Italic"/>
                <w:noProof/>
                <w:webHidden/>
                <w:color w:val="808080" w:themeColor="background1" w:themeShade="80"/>
              </w:rPr>
              <w:fldChar w:fldCharType="begin"/>
            </w:r>
            <w:r w:rsidR="00DB419F" w:rsidRPr="00DB419F">
              <w:rPr>
                <w:rFonts w:ascii="Ancizar Sans Bold Italic" w:hAnsi="Ancizar Sans Bold Italic"/>
                <w:noProof/>
                <w:webHidden/>
                <w:color w:val="808080" w:themeColor="background1" w:themeShade="80"/>
              </w:rPr>
              <w:instrText xml:space="preserve"> PAGEREF _Toc36193347 \h </w:instrText>
            </w:r>
            <w:r w:rsidR="00DB419F" w:rsidRPr="00DB419F">
              <w:rPr>
                <w:rFonts w:ascii="Ancizar Sans Bold Italic" w:hAnsi="Ancizar Sans Bold Italic"/>
                <w:noProof/>
                <w:webHidden/>
                <w:color w:val="808080" w:themeColor="background1" w:themeShade="80"/>
              </w:rPr>
            </w:r>
            <w:r w:rsidR="00DB419F" w:rsidRPr="00DB419F">
              <w:rPr>
                <w:rFonts w:ascii="Ancizar Sans Bold Italic" w:hAnsi="Ancizar Sans Bold Italic"/>
                <w:noProof/>
                <w:webHidden/>
                <w:color w:val="808080" w:themeColor="background1" w:themeShade="80"/>
              </w:rPr>
              <w:fldChar w:fldCharType="separate"/>
            </w:r>
            <w:r w:rsidR="00DB419F" w:rsidRPr="00DB419F">
              <w:rPr>
                <w:rFonts w:ascii="Ancizar Sans Bold Italic" w:hAnsi="Ancizar Sans Bold Italic"/>
                <w:noProof/>
                <w:webHidden/>
                <w:color w:val="808080" w:themeColor="background1" w:themeShade="80"/>
              </w:rPr>
              <w:t>21</w:t>
            </w:r>
            <w:r w:rsidR="00DB419F" w:rsidRPr="00DB419F">
              <w:rPr>
                <w:rFonts w:ascii="Ancizar Sans Bold Italic" w:hAnsi="Ancizar Sans Bold Italic"/>
                <w:noProof/>
                <w:webHidden/>
                <w:color w:val="808080" w:themeColor="background1" w:themeShade="80"/>
              </w:rPr>
              <w:fldChar w:fldCharType="end"/>
            </w:r>
          </w:hyperlink>
        </w:p>
        <w:p w:rsidR="00E60F72" w:rsidRDefault="00E60F72">
          <w:r w:rsidRPr="00DB419F">
            <w:rPr>
              <w:rFonts w:ascii="Ancizar Sans Bold Italic" w:hAnsi="Ancizar Sans Bold Italic"/>
              <w:b/>
              <w:bCs/>
              <w:color w:val="808080" w:themeColor="background1" w:themeShade="80"/>
              <w:lang w:val="es-ES"/>
            </w:rPr>
            <w:fldChar w:fldCharType="end"/>
          </w:r>
        </w:p>
      </w:sdtContent>
    </w:sdt>
    <w:p w:rsidR="00E60F72" w:rsidRDefault="00E60F72" w:rsidP="00CC3372">
      <w:pPr>
        <w:pStyle w:val="textocarta"/>
        <w:suppressAutoHyphens/>
        <w:spacing w:line="240" w:lineRule="auto"/>
        <w:ind w:firstLine="0"/>
        <w:rPr>
          <w:color w:val="auto"/>
          <w:sz w:val="22"/>
          <w:szCs w:val="22"/>
        </w:rPr>
        <w:sectPr w:rsidR="00E60F72" w:rsidSect="00B121D8">
          <w:pgSz w:w="12240" w:h="15840" w:code="1"/>
          <w:pgMar w:top="1259" w:right="1701" w:bottom="1701" w:left="1701" w:header="720" w:footer="720" w:gutter="0"/>
          <w:cols w:space="720"/>
          <w:noEndnote/>
          <w:titlePg/>
          <w:docGrid w:linePitch="299"/>
        </w:sectPr>
      </w:pPr>
    </w:p>
    <w:p w:rsidR="008D391B" w:rsidRPr="00B54527" w:rsidRDefault="008D391B" w:rsidP="00E60F72">
      <w:pPr>
        <w:pStyle w:val="Ttulo1"/>
      </w:pPr>
      <w:bookmarkStart w:id="0" w:name="_Toc36193324"/>
      <w:r w:rsidRPr="00B54527">
        <w:lastRenderedPageBreak/>
        <w:t>LISTA DE TABLAS</w:t>
      </w:r>
      <w:bookmarkEnd w:id="0"/>
    </w:p>
    <w:p w:rsidR="008D391B" w:rsidRDefault="008D391B" w:rsidP="00CC3372">
      <w:pPr>
        <w:pStyle w:val="textocarta"/>
        <w:suppressAutoHyphens/>
        <w:spacing w:line="240" w:lineRule="auto"/>
        <w:ind w:firstLine="0"/>
        <w:rPr>
          <w:color w:val="auto"/>
          <w:sz w:val="22"/>
          <w:szCs w:val="22"/>
        </w:rPr>
      </w:pPr>
    </w:p>
    <w:p w:rsidR="008D391B" w:rsidRDefault="008D391B" w:rsidP="00CC3372">
      <w:pPr>
        <w:pStyle w:val="textocarta"/>
        <w:suppressAutoHyphens/>
        <w:spacing w:line="240" w:lineRule="auto"/>
        <w:ind w:firstLine="0"/>
        <w:rPr>
          <w:color w:val="auto"/>
          <w:sz w:val="22"/>
          <w:szCs w:val="22"/>
        </w:rPr>
      </w:pPr>
    </w:p>
    <w:p w:rsidR="00E60F72" w:rsidRDefault="00E60F72" w:rsidP="00CC3372">
      <w:pPr>
        <w:pStyle w:val="textocarta"/>
        <w:suppressAutoHyphens/>
        <w:spacing w:line="240" w:lineRule="auto"/>
        <w:ind w:firstLine="0"/>
        <w:rPr>
          <w:color w:val="auto"/>
          <w:sz w:val="22"/>
          <w:szCs w:val="22"/>
        </w:rPr>
      </w:pPr>
    </w:p>
    <w:p w:rsidR="00E60F72" w:rsidRPr="00E60F72" w:rsidRDefault="00E60F72">
      <w:pPr>
        <w:pStyle w:val="Tabladeilustraciones"/>
        <w:tabs>
          <w:tab w:val="right" w:leader="dot" w:pos="8828"/>
        </w:tabs>
        <w:rPr>
          <w:rFonts w:ascii="Ancizar Sans Light Italic" w:hAnsi="Ancizar Sans Light Italic"/>
          <w:noProof/>
        </w:rPr>
      </w:pPr>
      <w:r w:rsidRPr="00E60F72">
        <w:rPr>
          <w:rFonts w:ascii="Ancizar Sans Light Italic" w:hAnsi="Ancizar Sans Light Italic"/>
          <w:sz w:val="22"/>
          <w:szCs w:val="22"/>
        </w:rPr>
        <w:fldChar w:fldCharType="begin"/>
      </w:r>
      <w:r w:rsidRPr="00E60F72">
        <w:rPr>
          <w:rFonts w:ascii="Ancizar Sans Light Italic" w:hAnsi="Ancizar Sans Light Italic"/>
          <w:sz w:val="22"/>
          <w:szCs w:val="22"/>
        </w:rPr>
        <w:instrText xml:space="preserve"> TOC \h \z \c "Tabla" </w:instrText>
      </w:r>
      <w:r w:rsidRPr="00E60F72">
        <w:rPr>
          <w:rFonts w:ascii="Ancizar Sans Light Italic" w:hAnsi="Ancizar Sans Light Italic"/>
          <w:sz w:val="22"/>
          <w:szCs w:val="22"/>
        </w:rPr>
        <w:fldChar w:fldCharType="separate"/>
      </w:r>
      <w:hyperlink w:anchor="_Toc19260702" w:history="1">
        <w:r w:rsidRPr="00E60F72">
          <w:rPr>
            <w:rStyle w:val="Hipervnculo"/>
            <w:rFonts w:ascii="Ancizar Sans Light Italic" w:hAnsi="Ancizar Sans Light Italic"/>
            <w:noProof/>
          </w:rPr>
          <w:t>Tabla 1</w:t>
        </w:r>
        <w:r w:rsidRPr="00E60F72">
          <w:rPr>
            <w:rStyle w:val="Hipervnculo"/>
            <w:rFonts w:ascii="Ancizar Sans Light Italic" w:hAnsi="Ancizar Sans Light Italic"/>
            <w:i/>
            <w:noProof/>
          </w:rPr>
          <w:t>.</w:t>
        </w:r>
        <w:r w:rsidRPr="00E60F72">
          <w:rPr>
            <w:rFonts w:ascii="Ancizar Sans Light Italic" w:hAnsi="Ancizar Sans Light Italic"/>
          </w:rPr>
          <w:t xml:space="preserve"> </w:t>
        </w:r>
        <w:r w:rsidRPr="00E60F72">
          <w:rPr>
            <w:rStyle w:val="Hipervnculo"/>
            <w:rFonts w:ascii="Ancizar Sans Light Italic" w:hAnsi="Ancizar Sans Light Italic"/>
            <w:noProof/>
          </w:rPr>
          <w:t>Estrategias de aprendizaje para actividades</w:t>
        </w:r>
        <w:r w:rsidRPr="00E60F72">
          <w:rPr>
            <w:rFonts w:ascii="Ancizar Sans Light Italic" w:hAnsi="Ancizar Sans Light Italic"/>
            <w:noProof/>
            <w:webHidden/>
          </w:rPr>
          <w:tab/>
        </w:r>
        <w:r w:rsidRPr="00E60F72">
          <w:rPr>
            <w:rFonts w:ascii="Ancizar Sans Light Italic" w:hAnsi="Ancizar Sans Light Italic"/>
            <w:noProof/>
            <w:webHidden/>
          </w:rPr>
          <w:fldChar w:fldCharType="begin"/>
        </w:r>
        <w:r w:rsidRPr="00E60F72">
          <w:rPr>
            <w:rFonts w:ascii="Ancizar Sans Light Italic" w:hAnsi="Ancizar Sans Light Italic"/>
            <w:noProof/>
            <w:webHidden/>
          </w:rPr>
          <w:instrText xml:space="preserve"> PAGEREF _Toc19260702 \h </w:instrText>
        </w:r>
        <w:r w:rsidRPr="00E60F72">
          <w:rPr>
            <w:rFonts w:ascii="Ancizar Sans Light Italic" w:hAnsi="Ancizar Sans Light Italic"/>
            <w:noProof/>
            <w:webHidden/>
          </w:rPr>
        </w:r>
        <w:r w:rsidRPr="00E60F72">
          <w:rPr>
            <w:rFonts w:ascii="Ancizar Sans Light Italic" w:hAnsi="Ancizar Sans Light Italic"/>
            <w:noProof/>
            <w:webHidden/>
          </w:rPr>
          <w:fldChar w:fldCharType="separate"/>
        </w:r>
        <w:r w:rsidRPr="00E60F72">
          <w:rPr>
            <w:rFonts w:ascii="Ancizar Sans Light Italic" w:hAnsi="Ancizar Sans Light Italic"/>
            <w:noProof/>
            <w:webHidden/>
          </w:rPr>
          <w:t>7</w:t>
        </w:r>
        <w:r w:rsidRPr="00E60F72">
          <w:rPr>
            <w:rFonts w:ascii="Ancizar Sans Light Italic" w:hAnsi="Ancizar Sans Light Italic"/>
            <w:noProof/>
            <w:webHidden/>
          </w:rPr>
          <w:fldChar w:fldCharType="end"/>
        </w:r>
      </w:hyperlink>
    </w:p>
    <w:p w:rsidR="00E60F72" w:rsidRPr="00E60F72" w:rsidRDefault="001356E6">
      <w:pPr>
        <w:pStyle w:val="Tabladeilustraciones"/>
        <w:tabs>
          <w:tab w:val="right" w:leader="dot" w:pos="8828"/>
        </w:tabs>
        <w:rPr>
          <w:rFonts w:ascii="Ancizar Sans Light Italic" w:hAnsi="Ancizar Sans Light Italic"/>
          <w:noProof/>
        </w:rPr>
      </w:pPr>
      <w:hyperlink w:anchor="_Toc19260703" w:history="1">
        <w:r w:rsidR="00E60F72" w:rsidRPr="00E60F72">
          <w:rPr>
            <w:rStyle w:val="Hipervnculo"/>
            <w:rFonts w:ascii="Ancizar Sans Light Italic" w:hAnsi="Ancizar Sans Light Italic"/>
            <w:noProof/>
          </w:rPr>
          <w:t>Tabla 2.</w:t>
        </w:r>
        <w:r w:rsidR="00E60F72" w:rsidRPr="00E60F72">
          <w:rPr>
            <w:rFonts w:ascii="Ancizar Sans Light Italic" w:hAnsi="Ancizar Sans Light Italic"/>
          </w:rPr>
          <w:t xml:space="preserve"> </w:t>
        </w:r>
        <w:r w:rsidR="00E60F72" w:rsidRPr="00E60F72">
          <w:rPr>
            <w:rStyle w:val="Hipervnculo"/>
            <w:rFonts w:ascii="Ancizar Sans Light Italic" w:hAnsi="Ancizar Sans Light Italic"/>
            <w:noProof/>
          </w:rPr>
          <w:t>Esquema de actividad</w:t>
        </w:r>
        <w:r w:rsidR="00E60F72" w:rsidRPr="00E60F72">
          <w:rPr>
            <w:rFonts w:ascii="Ancizar Sans Light Italic" w:hAnsi="Ancizar Sans Light Italic"/>
            <w:noProof/>
            <w:webHidden/>
          </w:rPr>
          <w:tab/>
        </w:r>
        <w:r w:rsidR="00E60F72" w:rsidRPr="00E60F72">
          <w:rPr>
            <w:rFonts w:ascii="Ancizar Sans Light Italic" w:hAnsi="Ancizar Sans Light Italic"/>
            <w:noProof/>
            <w:webHidden/>
          </w:rPr>
          <w:fldChar w:fldCharType="begin"/>
        </w:r>
        <w:r w:rsidR="00E60F72" w:rsidRPr="00E60F72">
          <w:rPr>
            <w:rFonts w:ascii="Ancizar Sans Light Italic" w:hAnsi="Ancizar Sans Light Italic"/>
            <w:noProof/>
            <w:webHidden/>
          </w:rPr>
          <w:instrText xml:space="preserve"> PAGEREF _Toc19260703 \h </w:instrText>
        </w:r>
        <w:r w:rsidR="00E60F72" w:rsidRPr="00E60F72">
          <w:rPr>
            <w:rFonts w:ascii="Ancizar Sans Light Italic" w:hAnsi="Ancizar Sans Light Italic"/>
            <w:noProof/>
            <w:webHidden/>
          </w:rPr>
        </w:r>
        <w:r w:rsidR="00E60F72" w:rsidRPr="00E60F72">
          <w:rPr>
            <w:rFonts w:ascii="Ancizar Sans Light Italic" w:hAnsi="Ancizar Sans Light Italic"/>
            <w:noProof/>
            <w:webHidden/>
          </w:rPr>
          <w:fldChar w:fldCharType="separate"/>
        </w:r>
        <w:r w:rsidR="00E60F72" w:rsidRPr="00E60F72">
          <w:rPr>
            <w:rFonts w:ascii="Ancizar Sans Light Italic" w:hAnsi="Ancizar Sans Light Italic"/>
            <w:noProof/>
            <w:webHidden/>
          </w:rPr>
          <w:t>8</w:t>
        </w:r>
        <w:r w:rsidR="00E60F72" w:rsidRPr="00E60F72">
          <w:rPr>
            <w:rFonts w:ascii="Ancizar Sans Light Italic" w:hAnsi="Ancizar Sans Light Italic"/>
            <w:noProof/>
            <w:webHidden/>
          </w:rPr>
          <w:fldChar w:fldCharType="end"/>
        </w:r>
      </w:hyperlink>
    </w:p>
    <w:p w:rsidR="00E60F72" w:rsidRPr="00E60F72" w:rsidRDefault="001356E6">
      <w:pPr>
        <w:pStyle w:val="Tabladeilustraciones"/>
        <w:tabs>
          <w:tab w:val="right" w:leader="dot" w:pos="8828"/>
        </w:tabs>
        <w:rPr>
          <w:rFonts w:ascii="Ancizar Sans Light Italic" w:hAnsi="Ancizar Sans Light Italic"/>
          <w:noProof/>
        </w:rPr>
      </w:pPr>
      <w:hyperlink w:anchor="_Toc19260704" w:history="1">
        <w:r w:rsidR="00E60F72" w:rsidRPr="00E60F72">
          <w:rPr>
            <w:rStyle w:val="Hipervnculo"/>
            <w:rFonts w:ascii="Ancizar Sans Light Italic" w:hAnsi="Ancizar Sans Light Italic"/>
            <w:noProof/>
          </w:rPr>
          <w:t>Tabla 3.</w:t>
        </w:r>
        <w:r w:rsidR="00E60F72" w:rsidRPr="00E60F72">
          <w:rPr>
            <w:rFonts w:ascii="Ancizar Sans Light Italic" w:hAnsi="Ancizar Sans Light Italic"/>
          </w:rPr>
          <w:t xml:space="preserve"> </w:t>
        </w:r>
        <w:r w:rsidR="00E60F72" w:rsidRPr="00E60F72">
          <w:rPr>
            <w:rStyle w:val="Hipervnculo"/>
            <w:rFonts w:ascii="Ancizar Sans Light Italic" w:hAnsi="Ancizar Sans Light Italic"/>
            <w:noProof/>
          </w:rPr>
          <w:t>Esquema de actividad</w:t>
        </w:r>
        <w:r w:rsidR="00E60F72" w:rsidRPr="00E60F72">
          <w:rPr>
            <w:rFonts w:ascii="Ancizar Sans Light Italic" w:hAnsi="Ancizar Sans Light Italic"/>
            <w:noProof/>
            <w:webHidden/>
          </w:rPr>
          <w:tab/>
        </w:r>
        <w:r w:rsidR="00E60F72" w:rsidRPr="00E60F72">
          <w:rPr>
            <w:rFonts w:ascii="Ancizar Sans Light Italic" w:hAnsi="Ancizar Sans Light Italic"/>
            <w:noProof/>
            <w:webHidden/>
          </w:rPr>
          <w:fldChar w:fldCharType="begin"/>
        </w:r>
        <w:r w:rsidR="00E60F72" w:rsidRPr="00E60F72">
          <w:rPr>
            <w:rFonts w:ascii="Ancizar Sans Light Italic" w:hAnsi="Ancizar Sans Light Italic"/>
            <w:noProof/>
            <w:webHidden/>
          </w:rPr>
          <w:instrText xml:space="preserve"> PAGEREF _Toc19260704 \h </w:instrText>
        </w:r>
        <w:r w:rsidR="00E60F72" w:rsidRPr="00E60F72">
          <w:rPr>
            <w:rFonts w:ascii="Ancizar Sans Light Italic" w:hAnsi="Ancizar Sans Light Italic"/>
            <w:noProof/>
            <w:webHidden/>
          </w:rPr>
        </w:r>
        <w:r w:rsidR="00E60F72" w:rsidRPr="00E60F72">
          <w:rPr>
            <w:rFonts w:ascii="Ancizar Sans Light Italic" w:hAnsi="Ancizar Sans Light Italic"/>
            <w:noProof/>
            <w:webHidden/>
          </w:rPr>
          <w:fldChar w:fldCharType="separate"/>
        </w:r>
        <w:r w:rsidR="00E60F72" w:rsidRPr="00E60F72">
          <w:rPr>
            <w:rFonts w:ascii="Ancizar Sans Light Italic" w:hAnsi="Ancizar Sans Light Italic"/>
            <w:noProof/>
            <w:webHidden/>
          </w:rPr>
          <w:t>9</w:t>
        </w:r>
        <w:r w:rsidR="00E60F72" w:rsidRPr="00E60F72">
          <w:rPr>
            <w:rFonts w:ascii="Ancizar Sans Light Italic" w:hAnsi="Ancizar Sans Light Italic"/>
            <w:noProof/>
            <w:webHidden/>
          </w:rPr>
          <w:fldChar w:fldCharType="end"/>
        </w:r>
      </w:hyperlink>
    </w:p>
    <w:p w:rsidR="00E60F72" w:rsidRPr="00E60F72" w:rsidRDefault="001356E6">
      <w:pPr>
        <w:pStyle w:val="Tabladeilustraciones"/>
        <w:tabs>
          <w:tab w:val="right" w:leader="dot" w:pos="8828"/>
        </w:tabs>
        <w:rPr>
          <w:rFonts w:ascii="Ancizar Sans Light Italic" w:hAnsi="Ancizar Sans Light Italic"/>
          <w:noProof/>
        </w:rPr>
      </w:pPr>
      <w:hyperlink w:anchor="_Toc19260705" w:history="1">
        <w:r w:rsidR="00E60F72" w:rsidRPr="00E60F72">
          <w:rPr>
            <w:rStyle w:val="Hipervnculo"/>
            <w:rFonts w:ascii="Ancizar Sans Light Italic" w:hAnsi="Ancizar Sans Light Italic"/>
            <w:noProof/>
          </w:rPr>
          <w:t>Tabla 4.</w:t>
        </w:r>
        <w:r w:rsidR="00E60F72" w:rsidRPr="00E60F72">
          <w:rPr>
            <w:rFonts w:ascii="Ancizar Sans Light Italic" w:hAnsi="Ancizar Sans Light Italic"/>
          </w:rPr>
          <w:t xml:space="preserve"> </w:t>
        </w:r>
        <w:r w:rsidR="00E60F72" w:rsidRPr="00E60F72">
          <w:rPr>
            <w:rStyle w:val="Hipervnculo"/>
            <w:rFonts w:ascii="Ancizar Sans Light Italic" w:hAnsi="Ancizar Sans Light Italic"/>
            <w:noProof/>
          </w:rPr>
          <w:t>N0. de unidades por N0. de créditos</w:t>
        </w:r>
        <w:r w:rsidR="00E60F72" w:rsidRPr="00E60F72">
          <w:rPr>
            <w:rFonts w:ascii="Ancizar Sans Light Italic" w:hAnsi="Ancizar Sans Light Italic"/>
            <w:noProof/>
            <w:webHidden/>
          </w:rPr>
          <w:tab/>
        </w:r>
        <w:r w:rsidR="00E60F72" w:rsidRPr="00E60F72">
          <w:rPr>
            <w:rFonts w:ascii="Ancizar Sans Light Italic" w:hAnsi="Ancizar Sans Light Italic"/>
            <w:noProof/>
            <w:webHidden/>
          </w:rPr>
          <w:fldChar w:fldCharType="begin"/>
        </w:r>
        <w:r w:rsidR="00E60F72" w:rsidRPr="00E60F72">
          <w:rPr>
            <w:rFonts w:ascii="Ancizar Sans Light Italic" w:hAnsi="Ancizar Sans Light Italic"/>
            <w:noProof/>
            <w:webHidden/>
          </w:rPr>
          <w:instrText xml:space="preserve"> PAGEREF _Toc19260705 \h </w:instrText>
        </w:r>
        <w:r w:rsidR="00E60F72" w:rsidRPr="00E60F72">
          <w:rPr>
            <w:rFonts w:ascii="Ancizar Sans Light Italic" w:hAnsi="Ancizar Sans Light Italic"/>
            <w:noProof/>
            <w:webHidden/>
          </w:rPr>
        </w:r>
        <w:r w:rsidR="00E60F72" w:rsidRPr="00E60F72">
          <w:rPr>
            <w:rFonts w:ascii="Ancizar Sans Light Italic" w:hAnsi="Ancizar Sans Light Italic"/>
            <w:noProof/>
            <w:webHidden/>
          </w:rPr>
          <w:fldChar w:fldCharType="separate"/>
        </w:r>
        <w:r w:rsidR="00E60F72" w:rsidRPr="00E60F72">
          <w:rPr>
            <w:rFonts w:ascii="Ancizar Sans Light Italic" w:hAnsi="Ancizar Sans Light Italic"/>
            <w:noProof/>
            <w:webHidden/>
          </w:rPr>
          <w:t>10</w:t>
        </w:r>
        <w:r w:rsidR="00E60F72" w:rsidRPr="00E60F72">
          <w:rPr>
            <w:rFonts w:ascii="Ancizar Sans Light Italic" w:hAnsi="Ancizar Sans Light Italic"/>
            <w:noProof/>
            <w:webHidden/>
          </w:rPr>
          <w:fldChar w:fldCharType="end"/>
        </w:r>
      </w:hyperlink>
    </w:p>
    <w:p w:rsidR="00E60F72" w:rsidRDefault="00E60F72" w:rsidP="00CC3372">
      <w:pPr>
        <w:pStyle w:val="textocarta"/>
        <w:suppressAutoHyphens/>
        <w:spacing w:line="240" w:lineRule="auto"/>
        <w:ind w:firstLine="0"/>
        <w:rPr>
          <w:color w:val="auto"/>
          <w:sz w:val="22"/>
          <w:szCs w:val="22"/>
        </w:rPr>
        <w:sectPr w:rsidR="00E60F72" w:rsidSect="00B121D8">
          <w:pgSz w:w="12240" w:h="15840" w:code="1"/>
          <w:pgMar w:top="1259" w:right="1701" w:bottom="1701" w:left="1701" w:header="720" w:footer="720" w:gutter="0"/>
          <w:cols w:space="720"/>
          <w:noEndnote/>
          <w:titlePg/>
          <w:docGrid w:linePitch="299"/>
        </w:sectPr>
      </w:pPr>
      <w:r w:rsidRPr="00E60F72">
        <w:rPr>
          <w:rFonts w:ascii="Ancizar Sans Light Italic" w:hAnsi="Ancizar Sans Light Italic"/>
          <w:color w:val="auto"/>
          <w:sz w:val="22"/>
          <w:szCs w:val="22"/>
        </w:rPr>
        <w:fldChar w:fldCharType="end"/>
      </w:r>
    </w:p>
    <w:p w:rsidR="008D391B" w:rsidRPr="00B54527" w:rsidRDefault="008D391B" w:rsidP="00E60F72">
      <w:pPr>
        <w:pStyle w:val="Ttulo1"/>
      </w:pPr>
      <w:bookmarkStart w:id="1" w:name="_Toc36193325"/>
      <w:r w:rsidRPr="00B54527">
        <w:lastRenderedPageBreak/>
        <w:t>LISTA DE FIGURAS</w:t>
      </w:r>
      <w:bookmarkEnd w:id="1"/>
    </w:p>
    <w:p w:rsidR="008D391B" w:rsidRDefault="008D391B" w:rsidP="00CC3372">
      <w:pPr>
        <w:pStyle w:val="textocarta"/>
        <w:suppressAutoHyphens/>
        <w:spacing w:line="240" w:lineRule="auto"/>
        <w:ind w:firstLine="0"/>
        <w:rPr>
          <w:color w:val="auto"/>
          <w:sz w:val="22"/>
          <w:szCs w:val="22"/>
        </w:rPr>
      </w:pPr>
    </w:p>
    <w:p w:rsidR="008D391B" w:rsidRDefault="008D391B" w:rsidP="00CC3372">
      <w:pPr>
        <w:pStyle w:val="textocarta"/>
        <w:suppressAutoHyphens/>
        <w:spacing w:line="240" w:lineRule="auto"/>
        <w:ind w:firstLine="0"/>
        <w:rPr>
          <w:color w:val="auto"/>
          <w:sz w:val="22"/>
          <w:szCs w:val="22"/>
        </w:rPr>
      </w:pPr>
    </w:p>
    <w:p w:rsidR="00E60F72" w:rsidRDefault="00E60F72" w:rsidP="00CC3372">
      <w:pPr>
        <w:pStyle w:val="textocarta"/>
        <w:suppressAutoHyphens/>
        <w:spacing w:line="240" w:lineRule="auto"/>
        <w:ind w:firstLine="0"/>
        <w:rPr>
          <w:color w:val="auto"/>
          <w:sz w:val="22"/>
          <w:szCs w:val="22"/>
        </w:rPr>
      </w:pPr>
    </w:p>
    <w:p w:rsidR="00802BA3" w:rsidRPr="00802BA3" w:rsidRDefault="00E60F72">
      <w:pPr>
        <w:pStyle w:val="Tabladeilustraciones"/>
        <w:tabs>
          <w:tab w:val="right" w:leader="dot" w:pos="8828"/>
        </w:tabs>
        <w:rPr>
          <w:rStyle w:val="Hipervnculo"/>
          <w:rFonts w:ascii="Ancizar Sans Light Italic" w:hAnsi="Ancizar Sans Light Italic"/>
        </w:rPr>
      </w:pPr>
      <w:r w:rsidRPr="00E60F72">
        <w:rPr>
          <w:rFonts w:ascii="Ancizar Sans Light Italic" w:hAnsi="Ancizar Sans Light Italic"/>
          <w:sz w:val="22"/>
          <w:szCs w:val="22"/>
        </w:rPr>
        <w:fldChar w:fldCharType="begin"/>
      </w:r>
      <w:r w:rsidRPr="00E60F72">
        <w:rPr>
          <w:rFonts w:ascii="Ancizar Sans Light Italic" w:hAnsi="Ancizar Sans Light Italic"/>
          <w:sz w:val="22"/>
          <w:szCs w:val="22"/>
        </w:rPr>
        <w:instrText xml:space="preserve"> TOC \h \z \c "Figura" </w:instrText>
      </w:r>
      <w:r w:rsidRPr="00E60F72">
        <w:rPr>
          <w:rFonts w:ascii="Ancizar Sans Light Italic" w:hAnsi="Ancizar Sans Light Italic"/>
          <w:sz w:val="22"/>
          <w:szCs w:val="22"/>
        </w:rPr>
        <w:fldChar w:fldCharType="separate"/>
      </w:r>
      <w:hyperlink w:anchor="_Toc25677572" w:history="1">
        <w:r w:rsidR="00802BA3" w:rsidRPr="00802BA3">
          <w:rPr>
            <w:rStyle w:val="Hipervnculo"/>
            <w:rFonts w:ascii="Ancizar Sans Light Italic" w:hAnsi="Ancizar Sans Light Italic"/>
            <w:noProof/>
          </w:rPr>
          <w:t>Figura 1. Ejemplo de mapa de curso.</w:t>
        </w:r>
        <w:r w:rsidR="00802BA3" w:rsidRPr="00802BA3">
          <w:rPr>
            <w:rStyle w:val="Hipervnculo"/>
            <w:rFonts w:ascii="Ancizar Sans Light Italic" w:hAnsi="Ancizar Sans Light Italic"/>
            <w:webHidden/>
          </w:rPr>
          <w:tab/>
        </w:r>
        <w:r w:rsidR="00802BA3" w:rsidRPr="00802BA3">
          <w:rPr>
            <w:rStyle w:val="Hipervnculo"/>
            <w:rFonts w:ascii="Ancizar Sans Light Italic" w:hAnsi="Ancizar Sans Light Italic"/>
            <w:webHidden/>
          </w:rPr>
          <w:fldChar w:fldCharType="begin"/>
        </w:r>
        <w:r w:rsidR="00802BA3" w:rsidRPr="00802BA3">
          <w:rPr>
            <w:rStyle w:val="Hipervnculo"/>
            <w:rFonts w:ascii="Ancizar Sans Light Italic" w:hAnsi="Ancizar Sans Light Italic"/>
            <w:webHidden/>
          </w:rPr>
          <w:instrText xml:space="preserve"> PAGEREF _Toc25677572 \h </w:instrText>
        </w:r>
        <w:r w:rsidR="00802BA3" w:rsidRPr="00802BA3">
          <w:rPr>
            <w:rStyle w:val="Hipervnculo"/>
            <w:rFonts w:ascii="Ancizar Sans Light Italic" w:hAnsi="Ancizar Sans Light Italic"/>
            <w:webHidden/>
          </w:rPr>
        </w:r>
        <w:r w:rsidR="00802BA3" w:rsidRPr="00802BA3">
          <w:rPr>
            <w:rStyle w:val="Hipervnculo"/>
            <w:rFonts w:ascii="Ancizar Sans Light Italic" w:hAnsi="Ancizar Sans Light Italic"/>
            <w:webHidden/>
          </w:rPr>
          <w:fldChar w:fldCharType="separate"/>
        </w:r>
        <w:r w:rsidR="00802BA3" w:rsidRPr="00802BA3">
          <w:rPr>
            <w:rStyle w:val="Hipervnculo"/>
            <w:rFonts w:ascii="Ancizar Sans Light Italic" w:hAnsi="Ancizar Sans Light Italic"/>
            <w:webHidden/>
          </w:rPr>
          <w:t>6</w:t>
        </w:r>
        <w:r w:rsidR="00802BA3" w:rsidRPr="00802BA3">
          <w:rPr>
            <w:rStyle w:val="Hipervnculo"/>
            <w:rFonts w:ascii="Ancizar Sans Light Italic" w:hAnsi="Ancizar Sans Light Italic"/>
            <w:webHidden/>
          </w:rPr>
          <w:fldChar w:fldCharType="end"/>
        </w:r>
      </w:hyperlink>
    </w:p>
    <w:p w:rsidR="00802BA3" w:rsidRPr="00802BA3" w:rsidRDefault="001356E6">
      <w:pPr>
        <w:pStyle w:val="Tabladeilustraciones"/>
        <w:tabs>
          <w:tab w:val="right" w:leader="dot" w:pos="8828"/>
        </w:tabs>
        <w:rPr>
          <w:rStyle w:val="Hipervnculo"/>
          <w:rFonts w:ascii="Ancizar Sans Light Italic" w:hAnsi="Ancizar Sans Light Italic"/>
        </w:rPr>
      </w:pPr>
      <w:hyperlink w:anchor="_Toc25677573" w:history="1">
        <w:r w:rsidR="00802BA3" w:rsidRPr="00802BA3">
          <w:rPr>
            <w:rStyle w:val="Hipervnculo"/>
            <w:rFonts w:ascii="Ancizar Sans Light Italic" w:hAnsi="Ancizar Sans Light Italic"/>
            <w:noProof/>
          </w:rPr>
          <w:t>Figura 2. Elementos que componen un objetivo de aprendizaje.</w:t>
        </w:r>
        <w:r w:rsidR="00802BA3" w:rsidRPr="00802BA3">
          <w:rPr>
            <w:rStyle w:val="Hipervnculo"/>
            <w:rFonts w:ascii="Ancizar Sans Light Italic" w:hAnsi="Ancizar Sans Light Italic"/>
            <w:webHidden/>
          </w:rPr>
          <w:tab/>
        </w:r>
        <w:r w:rsidR="00802BA3" w:rsidRPr="00802BA3">
          <w:rPr>
            <w:rStyle w:val="Hipervnculo"/>
            <w:rFonts w:ascii="Ancizar Sans Light Italic" w:hAnsi="Ancizar Sans Light Italic"/>
            <w:webHidden/>
          </w:rPr>
          <w:fldChar w:fldCharType="begin"/>
        </w:r>
        <w:r w:rsidR="00802BA3" w:rsidRPr="00802BA3">
          <w:rPr>
            <w:rStyle w:val="Hipervnculo"/>
            <w:rFonts w:ascii="Ancizar Sans Light Italic" w:hAnsi="Ancizar Sans Light Italic"/>
            <w:webHidden/>
          </w:rPr>
          <w:instrText xml:space="preserve"> PAGEREF _Toc25677573 \h </w:instrText>
        </w:r>
        <w:r w:rsidR="00802BA3" w:rsidRPr="00802BA3">
          <w:rPr>
            <w:rStyle w:val="Hipervnculo"/>
            <w:rFonts w:ascii="Ancizar Sans Light Italic" w:hAnsi="Ancizar Sans Light Italic"/>
            <w:webHidden/>
          </w:rPr>
        </w:r>
        <w:r w:rsidR="00802BA3" w:rsidRPr="00802BA3">
          <w:rPr>
            <w:rStyle w:val="Hipervnculo"/>
            <w:rFonts w:ascii="Ancizar Sans Light Italic" w:hAnsi="Ancizar Sans Light Italic"/>
            <w:webHidden/>
          </w:rPr>
          <w:fldChar w:fldCharType="separate"/>
        </w:r>
        <w:r w:rsidR="00802BA3" w:rsidRPr="00802BA3">
          <w:rPr>
            <w:rStyle w:val="Hipervnculo"/>
            <w:rFonts w:ascii="Ancizar Sans Light Italic" w:hAnsi="Ancizar Sans Light Italic"/>
            <w:webHidden/>
          </w:rPr>
          <w:t>7</w:t>
        </w:r>
        <w:r w:rsidR="00802BA3" w:rsidRPr="00802BA3">
          <w:rPr>
            <w:rStyle w:val="Hipervnculo"/>
            <w:rFonts w:ascii="Ancizar Sans Light Italic" w:hAnsi="Ancizar Sans Light Italic"/>
            <w:webHidden/>
          </w:rPr>
          <w:fldChar w:fldCharType="end"/>
        </w:r>
      </w:hyperlink>
    </w:p>
    <w:p w:rsidR="00802BA3" w:rsidRPr="00802BA3" w:rsidRDefault="001356E6">
      <w:pPr>
        <w:pStyle w:val="Tabladeilustraciones"/>
        <w:tabs>
          <w:tab w:val="right" w:leader="dot" w:pos="8828"/>
        </w:tabs>
        <w:rPr>
          <w:rStyle w:val="Hipervnculo"/>
          <w:rFonts w:ascii="Ancizar Sans Light Italic" w:hAnsi="Ancizar Sans Light Italic"/>
        </w:rPr>
      </w:pPr>
      <w:hyperlink w:anchor="_Toc25677574" w:history="1">
        <w:r w:rsidR="00802BA3" w:rsidRPr="00802BA3">
          <w:rPr>
            <w:rStyle w:val="Hipervnculo"/>
            <w:rFonts w:ascii="Ancizar Sans Light Italic" w:hAnsi="Ancizar Sans Light Italic"/>
            <w:noProof/>
          </w:rPr>
          <w:t>Figura 3. Ejemplo de red conceptual.</w:t>
        </w:r>
        <w:r w:rsidR="00802BA3" w:rsidRPr="00802BA3">
          <w:rPr>
            <w:rStyle w:val="Hipervnculo"/>
            <w:rFonts w:ascii="Ancizar Sans Light Italic" w:hAnsi="Ancizar Sans Light Italic"/>
            <w:webHidden/>
          </w:rPr>
          <w:tab/>
        </w:r>
        <w:r w:rsidR="00802BA3" w:rsidRPr="00802BA3">
          <w:rPr>
            <w:rStyle w:val="Hipervnculo"/>
            <w:rFonts w:ascii="Ancizar Sans Light Italic" w:hAnsi="Ancizar Sans Light Italic"/>
            <w:webHidden/>
          </w:rPr>
          <w:fldChar w:fldCharType="begin"/>
        </w:r>
        <w:r w:rsidR="00802BA3" w:rsidRPr="00802BA3">
          <w:rPr>
            <w:rStyle w:val="Hipervnculo"/>
            <w:rFonts w:ascii="Ancizar Sans Light Italic" w:hAnsi="Ancizar Sans Light Italic"/>
            <w:webHidden/>
          </w:rPr>
          <w:instrText xml:space="preserve"> PAGEREF _Toc25677574 \h </w:instrText>
        </w:r>
        <w:r w:rsidR="00802BA3" w:rsidRPr="00802BA3">
          <w:rPr>
            <w:rStyle w:val="Hipervnculo"/>
            <w:rFonts w:ascii="Ancizar Sans Light Italic" w:hAnsi="Ancizar Sans Light Italic"/>
            <w:webHidden/>
          </w:rPr>
        </w:r>
        <w:r w:rsidR="00802BA3" w:rsidRPr="00802BA3">
          <w:rPr>
            <w:rStyle w:val="Hipervnculo"/>
            <w:rFonts w:ascii="Ancizar Sans Light Italic" w:hAnsi="Ancizar Sans Light Italic"/>
            <w:webHidden/>
          </w:rPr>
          <w:fldChar w:fldCharType="separate"/>
        </w:r>
        <w:r w:rsidR="00802BA3" w:rsidRPr="00802BA3">
          <w:rPr>
            <w:rStyle w:val="Hipervnculo"/>
            <w:rFonts w:ascii="Ancizar Sans Light Italic" w:hAnsi="Ancizar Sans Light Italic"/>
            <w:webHidden/>
          </w:rPr>
          <w:t>8</w:t>
        </w:r>
        <w:r w:rsidR="00802BA3" w:rsidRPr="00802BA3">
          <w:rPr>
            <w:rStyle w:val="Hipervnculo"/>
            <w:rFonts w:ascii="Ancizar Sans Light Italic" w:hAnsi="Ancizar Sans Light Italic"/>
            <w:webHidden/>
          </w:rPr>
          <w:fldChar w:fldCharType="end"/>
        </w:r>
      </w:hyperlink>
    </w:p>
    <w:p w:rsidR="00802BA3" w:rsidRPr="00802BA3" w:rsidRDefault="001356E6">
      <w:pPr>
        <w:pStyle w:val="Tabladeilustraciones"/>
        <w:tabs>
          <w:tab w:val="right" w:leader="dot" w:pos="8828"/>
        </w:tabs>
        <w:rPr>
          <w:rStyle w:val="Hipervnculo"/>
          <w:rFonts w:ascii="Ancizar Sans Light Italic" w:hAnsi="Ancizar Sans Light Italic"/>
        </w:rPr>
      </w:pPr>
      <w:hyperlink w:anchor="_Toc25677575" w:history="1">
        <w:r w:rsidR="00802BA3" w:rsidRPr="00802BA3">
          <w:rPr>
            <w:rStyle w:val="Hipervnculo"/>
            <w:rFonts w:ascii="Ancizar Sans Light Italic" w:hAnsi="Ancizar Sans Light Italic"/>
            <w:noProof/>
          </w:rPr>
          <w:t>Figura 4. Enfoques de la problematización.</w:t>
        </w:r>
        <w:r w:rsidR="00802BA3" w:rsidRPr="00802BA3">
          <w:rPr>
            <w:rStyle w:val="Hipervnculo"/>
            <w:rFonts w:ascii="Ancizar Sans Light Italic" w:hAnsi="Ancizar Sans Light Italic"/>
            <w:webHidden/>
          </w:rPr>
          <w:tab/>
        </w:r>
        <w:r w:rsidR="00802BA3" w:rsidRPr="00802BA3">
          <w:rPr>
            <w:rStyle w:val="Hipervnculo"/>
            <w:rFonts w:ascii="Ancizar Sans Light Italic" w:hAnsi="Ancizar Sans Light Italic"/>
            <w:webHidden/>
          </w:rPr>
          <w:fldChar w:fldCharType="begin"/>
        </w:r>
        <w:r w:rsidR="00802BA3" w:rsidRPr="00802BA3">
          <w:rPr>
            <w:rStyle w:val="Hipervnculo"/>
            <w:rFonts w:ascii="Ancizar Sans Light Italic" w:hAnsi="Ancizar Sans Light Italic"/>
            <w:webHidden/>
          </w:rPr>
          <w:instrText xml:space="preserve"> PAGEREF _Toc25677575 \h </w:instrText>
        </w:r>
        <w:r w:rsidR="00802BA3" w:rsidRPr="00802BA3">
          <w:rPr>
            <w:rStyle w:val="Hipervnculo"/>
            <w:rFonts w:ascii="Ancizar Sans Light Italic" w:hAnsi="Ancizar Sans Light Italic"/>
            <w:webHidden/>
          </w:rPr>
        </w:r>
        <w:r w:rsidR="00802BA3" w:rsidRPr="00802BA3">
          <w:rPr>
            <w:rStyle w:val="Hipervnculo"/>
            <w:rFonts w:ascii="Ancizar Sans Light Italic" w:hAnsi="Ancizar Sans Light Italic"/>
            <w:webHidden/>
          </w:rPr>
          <w:fldChar w:fldCharType="separate"/>
        </w:r>
        <w:r w:rsidR="00802BA3" w:rsidRPr="00802BA3">
          <w:rPr>
            <w:rStyle w:val="Hipervnculo"/>
            <w:rFonts w:ascii="Ancizar Sans Light Italic" w:hAnsi="Ancizar Sans Light Italic"/>
            <w:webHidden/>
          </w:rPr>
          <w:t>10</w:t>
        </w:r>
        <w:r w:rsidR="00802BA3" w:rsidRPr="00802BA3">
          <w:rPr>
            <w:rStyle w:val="Hipervnculo"/>
            <w:rFonts w:ascii="Ancizar Sans Light Italic" w:hAnsi="Ancizar Sans Light Italic"/>
            <w:webHidden/>
          </w:rPr>
          <w:fldChar w:fldCharType="end"/>
        </w:r>
      </w:hyperlink>
    </w:p>
    <w:p w:rsidR="00802BA3" w:rsidRDefault="001356E6">
      <w:pPr>
        <w:pStyle w:val="Tabladeilustraciones"/>
        <w:tabs>
          <w:tab w:val="right" w:leader="dot" w:pos="8828"/>
        </w:tabs>
        <w:rPr>
          <w:rFonts w:asciiTheme="minorHAnsi" w:eastAsiaTheme="minorEastAsia" w:hAnsiTheme="minorHAnsi" w:cstheme="minorBidi"/>
          <w:noProof/>
          <w:sz w:val="22"/>
          <w:szCs w:val="22"/>
        </w:rPr>
      </w:pPr>
      <w:hyperlink w:anchor="_Toc25677576" w:history="1">
        <w:r w:rsidR="00802BA3" w:rsidRPr="009274B1">
          <w:rPr>
            <w:rStyle w:val="Hipervnculo"/>
            <w:rFonts w:ascii="Ancizar Sans Light Italic" w:hAnsi="Ancizar Sans Light Italic"/>
            <w:noProof/>
          </w:rPr>
          <w:t>Figura 5. Tipos de retroalimentación de la evaluación.</w:t>
        </w:r>
        <w:r w:rsidR="00802BA3">
          <w:rPr>
            <w:noProof/>
            <w:webHidden/>
          </w:rPr>
          <w:tab/>
        </w:r>
        <w:r w:rsidR="00802BA3" w:rsidRPr="00802BA3">
          <w:rPr>
            <w:rStyle w:val="Hipervnculo"/>
            <w:rFonts w:ascii="Ancizar Sans Light Italic" w:hAnsi="Ancizar Sans Light Italic"/>
            <w:webHidden/>
          </w:rPr>
          <w:fldChar w:fldCharType="begin"/>
        </w:r>
        <w:r w:rsidR="00802BA3" w:rsidRPr="00802BA3">
          <w:rPr>
            <w:rStyle w:val="Hipervnculo"/>
            <w:rFonts w:ascii="Ancizar Sans Light Italic" w:hAnsi="Ancizar Sans Light Italic"/>
            <w:webHidden/>
          </w:rPr>
          <w:instrText xml:space="preserve"> PAGEREF _Toc25677576 \h </w:instrText>
        </w:r>
        <w:r w:rsidR="00802BA3" w:rsidRPr="00802BA3">
          <w:rPr>
            <w:rStyle w:val="Hipervnculo"/>
            <w:rFonts w:ascii="Ancizar Sans Light Italic" w:hAnsi="Ancizar Sans Light Italic"/>
            <w:webHidden/>
          </w:rPr>
        </w:r>
        <w:r w:rsidR="00802BA3" w:rsidRPr="00802BA3">
          <w:rPr>
            <w:rStyle w:val="Hipervnculo"/>
            <w:rFonts w:ascii="Ancizar Sans Light Italic" w:hAnsi="Ancizar Sans Light Italic"/>
            <w:webHidden/>
          </w:rPr>
          <w:fldChar w:fldCharType="separate"/>
        </w:r>
        <w:r w:rsidR="00802BA3" w:rsidRPr="00802BA3">
          <w:rPr>
            <w:rStyle w:val="Hipervnculo"/>
            <w:rFonts w:ascii="Ancizar Sans Light Italic" w:hAnsi="Ancizar Sans Light Italic"/>
            <w:webHidden/>
          </w:rPr>
          <w:t>13</w:t>
        </w:r>
        <w:r w:rsidR="00802BA3" w:rsidRPr="00802BA3">
          <w:rPr>
            <w:rStyle w:val="Hipervnculo"/>
            <w:rFonts w:ascii="Ancizar Sans Light Italic" w:hAnsi="Ancizar Sans Light Italic"/>
            <w:webHidden/>
          </w:rPr>
          <w:fldChar w:fldCharType="end"/>
        </w:r>
      </w:hyperlink>
    </w:p>
    <w:p w:rsidR="00640C9E" w:rsidRDefault="00E60F72" w:rsidP="00CC3372">
      <w:pPr>
        <w:pStyle w:val="textocarta"/>
        <w:suppressAutoHyphens/>
        <w:spacing w:line="240" w:lineRule="auto"/>
        <w:ind w:firstLine="0"/>
        <w:rPr>
          <w:rFonts w:ascii="Ancizar Sans Light Italic" w:hAnsi="Ancizar Sans Light Italic"/>
          <w:color w:val="auto"/>
          <w:sz w:val="22"/>
          <w:szCs w:val="22"/>
        </w:rPr>
      </w:pPr>
      <w:r w:rsidRPr="00E60F72">
        <w:rPr>
          <w:rFonts w:ascii="Ancizar Sans Light Italic" w:hAnsi="Ancizar Sans Light Italic"/>
          <w:color w:val="auto"/>
          <w:sz w:val="22"/>
          <w:szCs w:val="22"/>
        </w:rPr>
        <w:fldChar w:fldCharType="end"/>
      </w:r>
    </w:p>
    <w:p w:rsidR="00640C9E" w:rsidRDefault="00640C9E" w:rsidP="00640C9E">
      <w:pPr>
        <w:rPr>
          <w:lang w:val="es-ES_tradnl"/>
        </w:rPr>
      </w:pPr>
    </w:p>
    <w:p w:rsidR="00640C9E" w:rsidRDefault="00640C9E" w:rsidP="00640C9E">
      <w:pPr>
        <w:tabs>
          <w:tab w:val="left" w:pos="2712"/>
        </w:tabs>
        <w:rPr>
          <w:lang w:val="es-ES_tradnl"/>
        </w:rPr>
        <w:sectPr w:rsidR="00640C9E" w:rsidSect="00B121D8">
          <w:pgSz w:w="12240" w:h="15840" w:code="1"/>
          <w:pgMar w:top="1259" w:right="1701" w:bottom="1701" w:left="1701" w:header="720" w:footer="720" w:gutter="0"/>
          <w:cols w:space="720"/>
          <w:noEndnote/>
          <w:titlePg/>
          <w:docGrid w:linePitch="299"/>
        </w:sectPr>
      </w:pPr>
      <w:r>
        <w:rPr>
          <w:lang w:val="es-ES_tradnl"/>
        </w:rPr>
        <w:tab/>
      </w:r>
    </w:p>
    <w:p w:rsidR="00640C9E" w:rsidRDefault="00640C9E" w:rsidP="00640C9E">
      <w:pPr>
        <w:pStyle w:val="Ttulo1"/>
        <w:rPr>
          <w:lang w:val="es-ES_tradnl"/>
        </w:rPr>
      </w:pPr>
      <w:bookmarkStart w:id="2" w:name="_Toc36193326"/>
      <w:r>
        <w:rPr>
          <w:lang w:val="es-ES_tradnl"/>
        </w:rPr>
        <w:lastRenderedPageBreak/>
        <w:t>ELEMENTOS DEL AULA VIRTUAL</w:t>
      </w:r>
      <w:bookmarkEnd w:id="2"/>
      <w:r>
        <w:rPr>
          <w:lang w:val="es-ES_tradnl"/>
        </w:rPr>
        <w:t xml:space="preserve"> </w:t>
      </w:r>
    </w:p>
    <w:p w:rsidR="0098631E" w:rsidRPr="0098631E" w:rsidRDefault="0098631E" w:rsidP="0098631E">
      <w:pPr>
        <w:jc w:val="center"/>
        <w:rPr>
          <w:rFonts w:ascii="Ancizar Sans Black" w:eastAsiaTheme="majorEastAsia" w:hAnsi="Ancizar Sans Black" w:cstheme="majorBidi"/>
          <w:b/>
          <w:color w:val="3333CC"/>
          <w:szCs w:val="32"/>
          <w:lang w:val="es-ES_tradnl"/>
        </w:rPr>
      </w:pPr>
      <w:r w:rsidRPr="0098631E">
        <w:rPr>
          <w:rFonts w:ascii="Ancizar Sans Black" w:eastAsiaTheme="majorEastAsia" w:hAnsi="Ancizar Sans Black" w:cstheme="majorBidi"/>
          <w:b/>
          <w:color w:val="3333CC"/>
          <w:szCs w:val="32"/>
          <w:lang w:val="es-ES_tradnl"/>
        </w:rPr>
        <w:t>GENERALIDADES DEL CURSO</w:t>
      </w:r>
    </w:p>
    <w:p w:rsidR="00E60F72" w:rsidRDefault="00640C9E" w:rsidP="00640C9E">
      <w:pPr>
        <w:tabs>
          <w:tab w:val="left" w:pos="2712"/>
        </w:tabs>
        <w:rPr>
          <w:lang w:val="es-ES_tradnl"/>
        </w:rPr>
      </w:pPr>
      <w:r>
        <w:rPr>
          <w:lang w:val="es-ES_tradnl"/>
        </w:rPr>
        <w:tab/>
      </w:r>
    </w:p>
    <w:p w:rsidR="00640C9E" w:rsidRDefault="00640C9E" w:rsidP="00640C9E">
      <w:pPr>
        <w:tabs>
          <w:tab w:val="left" w:pos="2712"/>
        </w:tabs>
        <w:rPr>
          <w:lang w:val="es-ES_tradnl"/>
        </w:rPr>
      </w:pPr>
    </w:p>
    <w:p w:rsidR="00640C9E" w:rsidRDefault="00D05776" w:rsidP="00640C9E">
      <w:pPr>
        <w:pStyle w:val="Ttulo2"/>
        <w:rPr>
          <w:lang w:val="es-ES_tradnl"/>
        </w:rPr>
      </w:pPr>
      <w:r>
        <w:rPr>
          <w:lang w:val="es-ES_tradnl"/>
        </w:rPr>
        <w:t>Presentación del curso</w:t>
      </w:r>
    </w:p>
    <w:p w:rsidR="00640C9E" w:rsidRDefault="00640C9E" w:rsidP="00640C9E">
      <w:pPr>
        <w:rPr>
          <w:lang w:val="es-ES_tradnl"/>
        </w:rPr>
      </w:pPr>
    </w:p>
    <w:p w:rsidR="00640C9E" w:rsidRDefault="00640C9E" w:rsidP="00640C9E">
      <w:pPr>
        <w:rPr>
          <w:lang w:val="es-ES_tradnl"/>
        </w:rPr>
      </w:pPr>
    </w:p>
    <w:p w:rsidR="00640C9E" w:rsidRPr="00640C9E" w:rsidRDefault="00640C9E" w:rsidP="00640C9E">
      <w:pPr>
        <w:pStyle w:val="Prrafo"/>
        <w:rPr>
          <w:lang w:val="es-ES_tradnl"/>
        </w:rPr>
      </w:pPr>
      <w:r w:rsidRPr="00640C9E">
        <w:rPr>
          <w:lang w:val="es-ES_tradnl"/>
        </w:rPr>
        <w:t>Es una sección en la que se le ofrece al estudiante información general de los temas que abordará la unidad, con el fin de despertar el interés y esbozar el contenido para que el estudiante tenga una visión general del mismo.</w:t>
      </w:r>
    </w:p>
    <w:p w:rsidR="00640C9E" w:rsidRDefault="00640C9E" w:rsidP="00640C9E">
      <w:pPr>
        <w:pStyle w:val="Prrafo"/>
        <w:rPr>
          <w:lang w:val="es-ES_tradnl"/>
        </w:rPr>
      </w:pPr>
      <w:r w:rsidRPr="00640C9E">
        <w:rPr>
          <w:lang w:val="es-ES_tradnl"/>
        </w:rPr>
        <w:t>En esta sección se incluye la bienvenida.</w:t>
      </w:r>
    </w:p>
    <w:p w:rsidR="00640C9E" w:rsidRDefault="00640C9E" w:rsidP="00640C9E">
      <w:pPr>
        <w:pStyle w:val="Prrafo"/>
        <w:rPr>
          <w:lang w:val="es-ES_tradnl"/>
        </w:rPr>
      </w:pPr>
      <w:r>
        <w:rPr>
          <w:lang w:val="es-ES_tradnl"/>
        </w:rPr>
        <w:t>Nota: Se recomienda realizar un video de presentación del curso de una duración máxima de ocho minutos.</w:t>
      </w:r>
    </w:p>
    <w:p w:rsidR="00640C9E" w:rsidRDefault="00640C9E" w:rsidP="00640C9E">
      <w:pPr>
        <w:pStyle w:val="Prrafo"/>
        <w:rPr>
          <w:lang w:val="es-ES_tradnl"/>
        </w:rPr>
      </w:pPr>
    </w:p>
    <w:p w:rsidR="00640C9E" w:rsidRDefault="00640C9E" w:rsidP="0098631E">
      <w:pPr>
        <w:pStyle w:val="Ttulo2"/>
        <w:rPr>
          <w:lang w:val="es-ES_tradnl"/>
        </w:rPr>
      </w:pPr>
      <w:bookmarkStart w:id="3" w:name="_Toc36193328"/>
      <w:r>
        <w:rPr>
          <w:lang w:val="es-ES_tradnl"/>
        </w:rPr>
        <w:t>Objetivos de aprendizaje de</w:t>
      </w:r>
      <w:r w:rsidR="0098631E">
        <w:rPr>
          <w:lang w:val="es-ES_tradnl"/>
        </w:rPr>
        <w:t>l curso</w:t>
      </w:r>
      <w:bookmarkEnd w:id="3"/>
    </w:p>
    <w:p w:rsidR="0098631E" w:rsidRPr="0098631E" w:rsidRDefault="0098631E" w:rsidP="0098631E">
      <w:pPr>
        <w:rPr>
          <w:lang w:val="es-ES_tradnl"/>
        </w:rPr>
      </w:pPr>
    </w:p>
    <w:p w:rsidR="00640C9E" w:rsidRDefault="00640C9E" w:rsidP="00640C9E">
      <w:pPr>
        <w:rPr>
          <w:lang w:val="es-ES_tradnl"/>
        </w:rPr>
      </w:pPr>
    </w:p>
    <w:p w:rsidR="00640C9E" w:rsidRPr="00640C9E" w:rsidRDefault="00640C9E" w:rsidP="00640C9E">
      <w:pPr>
        <w:pStyle w:val="Prrafo"/>
        <w:rPr>
          <w:lang w:val="es-ES_tradnl"/>
        </w:rPr>
      </w:pPr>
      <w:r w:rsidRPr="00640C9E">
        <w:rPr>
          <w:lang w:val="es-ES_tradnl"/>
        </w:rPr>
        <w:t>Redacte con un verbo en</w:t>
      </w:r>
      <w:r>
        <w:rPr>
          <w:lang w:val="es-ES_tradnl"/>
        </w:rPr>
        <w:t xml:space="preserve"> infinitivo, los objetivos del curso</w:t>
      </w:r>
      <w:r w:rsidRPr="00640C9E">
        <w:rPr>
          <w:lang w:val="es-ES_tradnl"/>
        </w:rPr>
        <w:t>, se recomienda uno general y tres específicos.</w:t>
      </w:r>
    </w:p>
    <w:p w:rsidR="00640C9E" w:rsidRPr="00640C9E" w:rsidRDefault="00640C9E" w:rsidP="00640C9E">
      <w:pPr>
        <w:pStyle w:val="Prrafo"/>
        <w:rPr>
          <w:lang w:val="es-ES_tradnl"/>
        </w:rPr>
      </w:pPr>
      <w:r w:rsidRPr="00640C9E">
        <w:rPr>
          <w:lang w:val="es-ES_tradnl"/>
        </w:rPr>
        <w:t xml:space="preserve">¿Qué se espera que el estudiante alcance al finalizar </w:t>
      </w:r>
      <w:r>
        <w:rPr>
          <w:lang w:val="es-ES_tradnl"/>
        </w:rPr>
        <w:t>el curso</w:t>
      </w:r>
      <w:r w:rsidRPr="00640C9E">
        <w:rPr>
          <w:lang w:val="es-ES_tradnl"/>
        </w:rPr>
        <w:t xml:space="preserve"> desde el saber, el ser y el hacer?</w:t>
      </w:r>
    </w:p>
    <w:p w:rsidR="00640C9E" w:rsidRDefault="00640C9E" w:rsidP="00640C9E">
      <w:pPr>
        <w:pStyle w:val="Prrafo"/>
        <w:rPr>
          <w:lang w:val="es-ES_tradnl"/>
        </w:rPr>
      </w:pPr>
      <w:r w:rsidRPr="00640C9E">
        <w:rPr>
          <w:lang w:val="es-ES_tradnl"/>
        </w:rPr>
        <w:t>¿Cuáles son los logros que alcanzará el estudiante durante el desarrollo de su proceso de aprendizaje?</w:t>
      </w:r>
    </w:p>
    <w:p w:rsidR="00640C9E" w:rsidRDefault="00640C9E" w:rsidP="00640C9E">
      <w:pPr>
        <w:pStyle w:val="Prrafo"/>
        <w:rPr>
          <w:lang w:val="es-ES_tradnl"/>
        </w:rPr>
      </w:pPr>
    </w:p>
    <w:p w:rsidR="00640C9E" w:rsidRDefault="00640C9E" w:rsidP="00640C9E">
      <w:pPr>
        <w:pStyle w:val="Prrafo"/>
        <w:rPr>
          <w:lang w:val="es-ES_tradnl"/>
        </w:rPr>
      </w:pPr>
    </w:p>
    <w:p w:rsidR="00640C9E" w:rsidRDefault="00640C9E" w:rsidP="00640C9E">
      <w:pPr>
        <w:pStyle w:val="Prrafo"/>
        <w:rPr>
          <w:lang w:val="es-ES_tradnl"/>
        </w:rPr>
      </w:pPr>
    </w:p>
    <w:p w:rsidR="00640C9E" w:rsidRDefault="00640C9E" w:rsidP="00640C9E">
      <w:pPr>
        <w:pStyle w:val="Prrafo"/>
        <w:rPr>
          <w:lang w:val="es-ES_tradnl"/>
        </w:rPr>
      </w:pPr>
    </w:p>
    <w:p w:rsidR="005579E9" w:rsidRDefault="005579E9" w:rsidP="00640C9E">
      <w:pPr>
        <w:pStyle w:val="Prrafo"/>
        <w:rPr>
          <w:lang w:val="es-ES_tradnl"/>
        </w:rPr>
      </w:pPr>
    </w:p>
    <w:p w:rsidR="000623D6" w:rsidRDefault="000623D6" w:rsidP="00640C9E">
      <w:pPr>
        <w:pStyle w:val="Prrafo"/>
        <w:rPr>
          <w:lang w:val="es-ES_tradnl"/>
        </w:rPr>
      </w:pPr>
    </w:p>
    <w:p w:rsidR="000623D6" w:rsidRDefault="000623D6" w:rsidP="00640C9E">
      <w:pPr>
        <w:pStyle w:val="Prrafo"/>
        <w:rPr>
          <w:lang w:val="es-ES_tradnl"/>
        </w:rPr>
      </w:pPr>
    </w:p>
    <w:p w:rsidR="000623D6" w:rsidRDefault="000623D6" w:rsidP="00640C9E">
      <w:pPr>
        <w:pStyle w:val="Prrafo"/>
        <w:rPr>
          <w:lang w:val="es-ES_tradnl"/>
        </w:rPr>
      </w:pPr>
    </w:p>
    <w:p w:rsidR="005579E9" w:rsidRDefault="005579E9" w:rsidP="00640C9E">
      <w:pPr>
        <w:pStyle w:val="Prrafo"/>
        <w:rPr>
          <w:lang w:val="es-ES_tradnl"/>
        </w:rPr>
      </w:pPr>
    </w:p>
    <w:p w:rsidR="005579E9" w:rsidRDefault="005579E9" w:rsidP="00640C9E">
      <w:pPr>
        <w:pStyle w:val="Prrafo"/>
        <w:rPr>
          <w:lang w:val="es-ES_tradnl"/>
        </w:rPr>
      </w:pPr>
    </w:p>
    <w:p w:rsidR="005579E9" w:rsidRDefault="005579E9" w:rsidP="00640C9E">
      <w:pPr>
        <w:pStyle w:val="Prrafo"/>
        <w:rPr>
          <w:lang w:val="es-ES_tradnl"/>
        </w:rPr>
      </w:pPr>
    </w:p>
    <w:p w:rsidR="00B1368C" w:rsidRDefault="00B1368C" w:rsidP="00640C9E">
      <w:pPr>
        <w:pStyle w:val="Prrafo"/>
        <w:rPr>
          <w:lang w:val="es-ES_tradnl"/>
        </w:rPr>
      </w:pPr>
    </w:p>
    <w:p w:rsidR="00640C9E" w:rsidRDefault="000623D6" w:rsidP="00640C9E">
      <w:pPr>
        <w:pStyle w:val="Ttulo2"/>
        <w:rPr>
          <w:lang w:val="es-ES_tradnl"/>
        </w:rPr>
      </w:pPr>
      <w:bookmarkStart w:id="4" w:name="_Toc36193329"/>
      <w:r>
        <w:rPr>
          <w:lang w:val="es-ES_tradnl"/>
        </w:rPr>
        <w:lastRenderedPageBreak/>
        <w:t xml:space="preserve">Visualización gráfica </w:t>
      </w:r>
      <w:r w:rsidR="00640C9E">
        <w:rPr>
          <w:lang w:val="es-ES_tradnl"/>
        </w:rPr>
        <w:t>del curso</w:t>
      </w:r>
      <w:bookmarkEnd w:id="4"/>
    </w:p>
    <w:p w:rsidR="00640C9E" w:rsidRDefault="00640C9E" w:rsidP="00640C9E">
      <w:pPr>
        <w:rPr>
          <w:lang w:val="es-ES_tradnl"/>
        </w:rPr>
      </w:pPr>
    </w:p>
    <w:p w:rsidR="00640C9E" w:rsidRDefault="00640C9E" w:rsidP="00640C9E">
      <w:pPr>
        <w:rPr>
          <w:lang w:val="es-ES_tradnl"/>
        </w:rPr>
      </w:pPr>
    </w:p>
    <w:p w:rsidR="00640C9E" w:rsidRDefault="00640C9E" w:rsidP="00640C9E">
      <w:pPr>
        <w:rPr>
          <w:lang w:val="es-ES_tradnl"/>
        </w:rPr>
      </w:pPr>
    </w:p>
    <w:p w:rsidR="001A639F" w:rsidRPr="00952F4C" w:rsidRDefault="001A639F" w:rsidP="001A639F">
      <w:pPr>
        <w:pStyle w:val="Prrafo"/>
      </w:pPr>
      <w:r>
        <w:t>Represente de manera gráfica y jerárquica el contenido del curso. Este apartado le ayudará al estudiante a trazar un mapa del contenido del curso y de los conceptos principales que abordará, así como las relaciones existentes entre unos y otros.</w:t>
      </w:r>
    </w:p>
    <w:p w:rsidR="00640C9E" w:rsidRDefault="001A639F" w:rsidP="001A639F">
      <w:pPr>
        <w:pStyle w:val="Prrafo"/>
      </w:pPr>
      <w:r>
        <w:t xml:space="preserve"> A continuación, se presenta un ejemplo de un</w:t>
      </w:r>
      <w:r w:rsidR="000623D6">
        <w:t>a visualización gráfica del curso o de un</w:t>
      </w:r>
      <w:r>
        <w:t xml:space="preserve"> mapa de contenido de curso:</w:t>
      </w:r>
    </w:p>
    <w:p w:rsidR="001A639F" w:rsidRDefault="001A639F" w:rsidP="001A639F">
      <w:pPr>
        <w:pStyle w:val="Prrafo"/>
      </w:pPr>
      <w:r>
        <w:rPr>
          <w:noProof/>
          <w:lang w:val="es-ES" w:eastAsia="es-ES"/>
        </w:rPr>
        <w:drawing>
          <wp:anchor distT="0" distB="0" distL="114300" distR="114300" simplePos="0" relativeHeight="251653632" behindDoc="1" locked="0" layoutInCell="1" allowOverlap="1" wp14:anchorId="23CDAC40" wp14:editId="2455DB55">
            <wp:simplePos x="0" y="0"/>
            <wp:positionH relativeFrom="column">
              <wp:posOffset>125307</wp:posOffset>
            </wp:positionH>
            <wp:positionV relativeFrom="paragraph">
              <wp:posOffset>237490</wp:posOffset>
            </wp:positionV>
            <wp:extent cx="5612130" cy="3303270"/>
            <wp:effectExtent l="0" t="0" r="7620" b="0"/>
            <wp:wrapTight wrapText="bothSides">
              <wp:wrapPolygon edited="0">
                <wp:start x="0" y="0"/>
                <wp:lineTo x="0" y="21426"/>
                <wp:lineTo x="21556" y="21426"/>
                <wp:lineTo x="21556"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b="8195"/>
                    <a:stretch/>
                  </pic:blipFill>
                  <pic:spPr bwMode="auto">
                    <a:xfrm>
                      <a:off x="0" y="0"/>
                      <a:ext cx="5612130" cy="330327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rsidR="001A639F" w:rsidRDefault="001A639F" w:rsidP="001A639F">
      <w:pPr>
        <w:pStyle w:val="Prrafo"/>
      </w:pPr>
    </w:p>
    <w:p w:rsidR="001A639F" w:rsidRPr="00802BA3" w:rsidRDefault="00802BA3" w:rsidP="00802BA3">
      <w:pPr>
        <w:pStyle w:val="Piedefigura"/>
        <w:rPr>
          <w:i w:val="0"/>
        </w:rPr>
      </w:pPr>
      <w:bookmarkStart w:id="5" w:name="_Toc25677572"/>
      <w:r w:rsidRPr="00802BA3">
        <w:rPr>
          <w:i w:val="0"/>
        </w:rPr>
        <w:t xml:space="preserve">Figura </w:t>
      </w:r>
      <w:r w:rsidRPr="00802BA3">
        <w:rPr>
          <w:i w:val="0"/>
        </w:rPr>
        <w:fldChar w:fldCharType="begin"/>
      </w:r>
      <w:r w:rsidRPr="00802BA3">
        <w:rPr>
          <w:i w:val="0"/>
        </w:rPr>
        <w:instrText xml:space="preserve"> SEQ Figura \* ARABIC </w:instrText>
      </w:r>
      <w:r w:rsidRPr="00802BA3">
        <w:rPr>
          <w:i w:val="0"/>
        </w:rPr>
        <w:fldChar w:fldCharType="separate"/>
      </w:r>
      <w:r w:rsidRPr="00802BA3">
        <w:rPr>
          <w:i w:val="0"/>
        </w:rPr>
        <w:t>1</w:t>
      </w:r>
      <w:r w:rsidRPr="00802BA3">
        <w:rPr>
          <w:i w:val="0"/>
        </w:rPr>
        <w:fldChar w:fldCharType="end"/>
      </w:r>
      <w:r w:rsidRPr="00802BA3">
        <w:rPr>
          <w:i w:val="0"/>
        </w:rPr>
        <w:t xml:space="preserve">. Ejemplo de mapa de curso. Fuente: </w:t>
      </w:r>
      <w:hyperlink r:id="rId13" w:history="1">
        <w:r w:rsidRPr="00802BA3">
          <w:rPr>
            <w:i w:val="0"/>
          </w:rPr>
          <w:t>https://cursa.ihmc.us/rid=1162920754312_1765919896_4268/Mapa%20contenidos%20curso.cmap</w:t>
        </w:r>
        <w:bookmarkEnd w:id="5"/>
      </w:hyperlink>
      <w:r>
        <w:rPr>
          <w:i w:val="0"/>
        </w:rPr>
        <w:t xml:space="preserve"> </w:t>
      </w:r>
    </w:p>
    <w:p w:rsidR="001A639F" w:rsidRDefault="001A639F" w:rsidP="001A639F">
      <w:pPr>
        <w:pStyle w:val="Prrafo"/>
      </w:pPr>
    </w:p>
    <w:p w:rsidR="001A639F" w:rsidRDefault="001A639F" w:rsidP="001A639F">
      <w:pPr>
        <w:pStyle w:val="Prrafo"/>
      </w:pPr>
    </w:p>
    <w:p w:rsidR="001A639F" w:rsidRDefault="001A639F" w:rsidP="001A639F">
      <w:pPr>
        <w:pStyle w:val="Prrafo"/>
      </w:pPr>
    </w:p>
    <w:p w:rsidR="001A639F" w:rsidRDefault="001A639F" w:rsidP="001A639F">
      <w:pPr>
        <w:pStyle w:val="Prrafo"/>
      </w:pPr>
    </w:p>
    <w:p w:rsidR="001A639F" w:rsidRDefault="001A639F" w:rsidP="001A639F">
      <w:pPr>
        <w:pStyle w:val="Prrafo"/>
      </w:pPr>
    </w:p>
    <w:p w:rsidR="001A639F" w:rsidRDefault="001A639F" w:rsidP="001A639F">
      <w:pPr>
        <w:pStyle w:val="Prrafo"/>
      </w:pPr>
    </w:p>
    <w:p w:rsidR="001A639F" w:rsidRDefault="001A639F" w:rsidP="001A639F">
      <w:pPr>
        <w:pStyle w:val="Prrafo"/>
      </w:pPr>
    </w:p>
    <w:p w:rsidR="008D391B" w:rsidRDefault="00B54527" w:rsidP="008D391B">
      <w:pPr>
        <w:pStyle w:val="Ttulo1"/>
      </w:pPr>
      <w:bookmarkStart w:id="6" w:name="_Toc36193330"/>
      <w:r>
        <w:lastRenderedPageBreak/>
        <w:t>ELEMENTOS DE CONTEXTUALIZACIÓN</w:t>
      </w:r>
      <w:bookmarkEnd w:id="6"/>
      <w:r w:rsidR="0098631E">
        <w:t xml:space="preserve"> DE CADA UNIDAD</w:t>
      </w:r>
    </w:p>
    <w:p w:rsidR="008D391B" w:rsidRDefault="008D391B" w:rsidP="008D391B"/>
    <w:p w:rsidR="008D391B" w:rsidRDefault="008D391B" w:rsidP="008D391B"/>
    <w:p w:rsidR="008D391B" w:rsidRDefault="008D391B" w:rsidP="008D391B"/>
    <w:p w:rsidR="00B54527" w:rsidRDefault="00B54527" w:rsidP="00B54527">
      <w:pPr>
        <w:pStyle w:val="Ttulo2"/>
      </w:pPr>
      <w:bookmarkStart w:id="7" w:name="_Toc36193331"/>
      <w:r>
        <w:t>Introducción a la unidad temática</w:t>
      </w:r>
      <w:bookmarkEnd w:id="7"/>
    </w:p>
    <w:p w:rsidR="00B54527" w:rsidRDefault="00B54527" w:rsidP="00B54527">
      <w:pPr>
        <w:pStyle w:val="Prrafo"/>
      </w:pPr>
    </w:p>
    <w:p w:rsidR="00B54527" w:rsidRDefault="002E040E" w:rsidP="00B54527">
      <w:pPr>
        <w:pStyle w:val="Prrafo"/>
      </w:pPr>
      <w:r>
        <w:t xml:space="preserve">Describa de forma general la información </w:t>
      </w:r>
      <w:r w:rsidRPr="002E040E">
        <w:t xml:space="preserve">de los temas que abordará la unidad, con el fin de despertar el interés y esbozar el contenido </w:t>
      </w:r>
      <w:r>
        <w:t>de los temas que se desarrollarán en la unidad, cuáles son los objetivos y cómo se relaciona con los demás temas a tratar en el curso, con el fin de que</w:t>
      </w:r>
      <w:r w:rsidRPr="002E040E">
        <w:t xml:space="preserve"> el estudiante tenga una visión general del mismo</w:t>
      </w:r>
      <w:r>
        <w:t>.</w:t>
      </w:r>
    </w:p>
    <w:p w:rsidR="002E040E" w:rsidRDefault="002E040E" w:rsidP="00B54527">
      <w:pPr>
        <w:pStyle w:val="Prrafo"/>
      </w:pPr>
    </w:p>
    <w:p w:rsidR="00B54527" w:rsidRDefault="00B54527" w:rsidP="00B54527">
      <w:pPr>
        <w:pStyle w:val="Ttulo2"/>
      </w:pPr>
      <w:bookmarkStart w:id="8" w:name="_Toc36193332"/>
      <w:r>
        <w:t>Objetivos</w:t>
      </w:r>
      <w:r w:rsidR="003139CB">
        <w:t xml:space="preserve"> de aprendizaje</w:t>
      </w:r>
      <w:bookmarkEnd w:id="8"/>
    </w:p>
    <w:p w:rsidR="00B54527" w:rsidRDefault="00B54527" w:rsidP="00B54527"/>
    <w:p w:rsidR="00194D11" w:rsidRDefault="00194D11" w:rsidP="00194D11">
      <w:pPr>
        <w:pStyle w:val="Prrafo"/>
      </w:pPr>
      <w:r w:rsidRPr="00194D11">
        <w:t>De acuerdo con la unidad temática se deben redactar los objetivos de aprendizaje o las metas en relación con el aprendizaje que se espera que el estudiante alcance al finalizar la unidad.</w:t>
      </w:r>
      <w:r>
        <w:t xml:space="preserve"> </w:t>
      </w:r>
      <w:r w:rsidRPr="00194D11">
        <w:t>Deben centrarse en el estudiante y estar alineados con las expectativas de lo que se espera de ellos. (Elearningmasters, 2018)</w:t>
      </w:r>
    </w:p>
    <w:p w:rsidR="00194D11" w:rsidRPr="00194D11" w:rsidRDefault="00194D11" w:rsidP="00194D11">
      <w:pPr>
        <w:pStyle w:val="Prrafo"/>
      </w:pPr>
    </w:p>
    <w:p w:rsidR="00B54527" w:rsidRDefault="00952F4C" w:rsidP="00B54527">
      <w:pPr>
        <w:pStyle w:val="Prrafo"/>
      </w:pPr>
      <w:r>
        <w:t>Redacte con un verbo en infinitivo, los obje</w:t>
      </w:r>
      <w:r w:rsidR="002F5974">
        <w:t>tivo</w:t>
      </w:r>
      <w:r w:rsidR="00875BB5">
        <w:t>s de la unidad temática, se recomienda uno general y tres específicos.</w:t>
      </w:r>
      <w:r w:rsidR="00194D11">
        <w:t xml:space="preserve"> Tenga en cuenta:</w:t>
      </w:r>
    </w:p>
    <w:p w:rsidR="00194D11" w:rsidRDefault="00194D11" w:rsidP="00B54527">
      <w:pPr>
        <w:pStyle w:val="Prrafo"/>
      </w:pPr>
    </w:p>
    <w:p w:rsidR="00952F4C" w:rsidRDefault="00952F4C" w:rsidP="00194D11">
      <w:pPr>
        <w:pStyle w:val="Prrafo"/>
        <w:numPr>
          <w:ilvl w:val="0"/>
          <w:numId w:val="11"/>
        </w:numPr>
      </w:pPr>
      <w:r>
        <w:t>¿Qué se espera que el estudiante alcance al fina</w:t>
      </w:r>
      <w:r w:rsidR="002F5974">
        <w:t xml:space="preserve">lizar la unidad </w:t>
      </w:r>
      <w:r>
        <w:t>desde el saber, el ser y el hacer?</w:t>
      </w:r>
    </w:p>
    <w:p w:rsidR="00952F4C" w:rsidRDefault="00952F4C" w:rsidP="00194D11">
      <w:pPr>
        <w:pStyle w:val="Prrafo"/>
        <w:numPr>
          <w:ilvl w:val="0"/>
          <w:numId w:val="11"/>
        </w:numPr>
      </w:pPr>
      <w:r>
        <w:t>¿Cuáles son los logros que alcanzará el estudiante durante el desarrollo de su proceso de aprendizaje?</w:t>
      </w:r>
    </w:p>
    <w:p w:rsidR="00194D11" w:rsidRDefault="00194D11" w:rsidP="00194D11">
      <w:pPr>
        <w:pStyle w:val="Prrafo"/>
        <w:ind w:left="1429" w:firstLine="0"/>
      </w:pPr>
    </w:p>
    <w:p w:rsidR="00194D11" w:rsidRDefault="00194D11" w:rsidP="00952F4C">
      <w:pPr>
        <w:pStyle w:val="Prrafo"/>
      </w:pPr>
      <w:r>
        <w:t>Recuerde los elementos que componen un objetivo de aprendizaje:</w:t>
      </w:r>
    </w:p>
    <w:p w:rsidR="000623D6" w:rsidRDefault="000623D6" w:rsidP="00952F4C">
      <w:pPr>
        <w:pStyle w:val="Prrafo"/>
      </w:pPr>
    </w:p>
    <w:p w:rsidR="00194D11" w:rsidRDefault="00194D11" w:rsidP="00952F4C">
      <w:pPr>
        <w:pStyle w:val="Prrafo"/>
      </w:pPr>
      <w:r>
        <w:rPr>
          <w:noProof/>
          <w:lang w:val="es-ES" w:eastAsia="es-ES"/>
        </w:rPr>
        <w:drawing>
          <wp:anchor distT="0" distB="0" distL="114300" distR="114300" simplePos="0" relativeHeight="251658752" behindDoc="1" locked="0" layoutInCell="1" allowOverlap="1">
            <wp:simplePos x="0" y="0"/>
            <wp:positionH relativeFrom="column">
              <wp:posOffset>-3810</wp:posOffset>
            </wp:positionH>
            <wp:positionV relativeFrom="paragraph">
              <wp:posOffset>220345</wp:posOffset>
            </wp:positionV>
            <wp:extent cx="5612130" cy="724535"/>
            <wp:effectExtent l="0" t="0" r="7620" b="0"/>
            <wp:wrapTight wrapText="bothSides">
              <wp:wrapPolygon edited="0">
                <wp:start x="0" y="0"/>
                <wp:lineTo x="0" y="21013"/>
                <wp:lineTo x="21556" y="21013"/>
                <wp:lineTo x="21556" y="0"/>
                <wp:lineTo x="0" y="0"/>
              </wp:wrapPolygon>
            </wp:wrapTight>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612130" cy="724535"/>
                    </a:xfrm>
                    <a:prstGeom prst="rect">
                      <a:avLst/>
                    </a:prstGeom>
                  </pic:spPr>
                </pic:pic>
              </a:graphicData>
            </a:graphic>
          </wp:anchor>
        </w:drawing>
      </w:r>
    </w:p>
    <w:p w:rsidR="00194D11" w:rsidRPr="00194D11" w:rsidRDefault="00194D11" w:rsidP="00194D11">
      <w:pPr>
        <w:pStyle w:val="Piedefigura"/>
        <w:rPr>
          <w:i w:val="0"/>
        </w:rPr>
      </w:pPr>
      <w:bookmarkStart w:id="9" w:name="_Toc25677573"/>
      <w:r w:rsidRPr="00194D11">
        <w:rPr>
          <w:i w:val="0"/>
        </w:rPr>
        <w:t xml:space="preserve">Figura </w:t>
      </w:r>
      <w:r w:rsidRPr="00194D11">
        <w:rPr>
          <w:i w:val="0"/>
        </w:rPr>
        <w:fldChar w:fldCharType="begin"/>
      </w:r>
      <w:r w:rsidRPr="00194D11">
        <w:rPr>
          <w:i w:val="0"/>
        </w:rPr>
        <w:instrText xml:space="preserve"> SEQ Figura \* ARABIC </w:instrText>
      </w:r>
      <w:r w:rsidRPr="00194D11">
        <w:rPr>
          <w:i w:val="0"/>
        </w:rPr>
        <w:fldChar w:fldCharType="separate"/>
      </w:r>
      <w:r w:rsidR="00802BA3">
        <w:rPr>
          <w:i w:val="0"/>
          <w:noProof/>
        </w:rPr>
        <w:t>2</w:t>
      </w:r>
      <w:r w:rsidRPr="00194D11">
        <w:rPr>
          <w:i w:val="0"/>
        </w:rPr>
        <w:fldChar w:fldCharType="end"/>
      </w:r>
      <w:r w:rsidRPr="00194D11">
        <w:rPr>
          <w:i w:val="0"/>
        </w:rPr>
        <w:t xml:space="preserve">. Elementos que componen un objetivo de aprendizaje. Elaboración propia. </w:t>
      </w:r>
      <w:r w:rsidR="00D32B0E">
        <w:rPr>
          <w:i w:val="0"/>
        </w:rPr>
        <w:t>2020</w:t>
      </w:r>
      <w:bookmarkEnd w:id="9"/>
    </w:p>
    <w:p w:rsidR="00B54527" w:rsidRDefault="000623D6" w:rsidP="00952F4C">
      <w:pPr>
        <w:pStyle w:val="Ttulo2"/>
      </w:pPr>
      <w:bookmarkStart w:id="10" w:name="_Toc36193333"/>
      <w:r>
        <w:lastRenderedPageBreak/>
        <w:t>Visualización gráfica de la unidad</w:t>
      </w:r>
      <w:bookmarkEnd w:id="10"/>
    </w:p>
    <w:p w:rsidR="00952F4C" w:rsidRDefault="00952F4C" w:rsidP="00952F4C"/>
    <w:p w:rsidR="00952F4C" w:rsidRDefault="00952F4C" w:rsidP="00952F4C"/>
    <w:p w:rsidR="00952F4C" w:rsidRPr="00952F4C" w:rsidRDefault="00952F4C" w:rsidP="00952F4C">
      <w:pPr>
        <w:pStyle w:val="Prrafo"/>
      </w:pPr>
      <w:r>
        <w:t>Represente de manera gráfica y jerárquica el contenido de la unidad</w:t>
      </w:r>
      <w:r w:rsidR="00FE2570">
        <w:t>. Este apartado le ayudará al estudiante a trazar un mapa del contenido de la unidad y de los conceptos principales que abordará, así como las relaciones existentes entre unos y otros.</w:t>
      </w:r>
    </w:p>
    <w:p w:rsidR="00757CBC" w:rsidRDefault="00B54527" w:rsidP="00757CBC">
      <w:pPr>
        <w:pStyle w:val="Prrafo"/>
      </w:pPr>
      <w:r>
        <w:t xml:space="preserve"> </w:t>
      </w:r>
      <w:r w:rsidR="00757CBC">
        <w:t xml:space="preserve">A continuación, se presenta un ejemplo de una </w:t>
      </w:r>
      <w:r w:rsidR="000623D6">
        <w:t>visualización gráfica de la unidad</w:t>
      </w:r>
      <w:r w:rsidR="00757CBC">
        <w:t>:</w:t>
      </w:r>
    </w:p>
    <w:p w:rsidR="00757CBC" w:rsidRDefault="00757CBC" w:rsidP="00757CBC">
      <w:pPr>
        <w:pStyle w:val="Prrafo"/>
      </w:pPr>
      <w:r>
        <w:t xml:space="preserve"> </w:t>
      </w:r>
    </w:p>
    <w:p w:rsidR="00757CBC" w:rsidRDefault="00194D11" w:rsidP="00757CBC">
      <w:pPr>
        <w:pStyle w:val="Prrafo"/>
      </w:pPr>
      <w:r>
        <w:rPr>
          <w:noProof/>
          <w:lang w:val="es-ES" w:eastAsia="es-ES"/>
        </w:rPr>
        <w:drawing>
          <wp:anchor distT="0" distB="0" distL="114300" distR="114300" simplePos="0" relativeHeight="251652608" behindDoc="1" locked="0" layoutInCell="1" allowOverlap="1" wp14:anchorId="20F4CF89" wp14:editId="6ACA7729">
            <wp:simplePos x="0" y="0"/>
            <wp:positionH relativeFrom="column">
              <wp:posOffset>455930</wp:posOffset>
            </wp:positionH>
            <wp:positionV relativeFrom="paragraph">
              <wp:posOffset>139700</wp:posOffset>
            </wp:positionV>
            <wp:extent cx="4865308" cy="3506470"/>
            <wp:effectExtent l="0" t="0" r="0" b="0"/>
            <wp:wrapTight wrapText="bothSides">
              <wp:wrapPolygon edited="0">
                <wp:start x="9051" y="0"/>
                <wp:lineTo x="5921" y="1878"/>
                <wp:lineTo x="677" y="2347"/>
                <wp:lineTo x="592" y="3755"/>
                <wp:lineTo x="2622" y="3755"/>
                <wp:lineTo x="2030" y="4694"/>
                <wp:lineTo x="0" y="7158"/>
                <wp:lineTo x="0" y="11031"/>
                <wp:lineTo x="3468" y="11265"/>
                <wp:lineTo x="8797" y="13143"/>
                <wp:lineTo x="8966" y="15021"/>
                <wp:lineTo x="4821" y="15607"/>
                <wp:lineTo x="4821" y="21475"/>
                <wp:lineTo x="17086" y="21475"/>
                <wp:lineTo x="17255" y="17485"/>
                <wp:lineTo x="16748" y="17016"/>
                <wp:lineTo x="17171" y="16898"/>
                <wp:lineTo x="17086" y="15725"/>
                <wp:lineTo x="13195" y="15021"/>
                <wp:lineTo x="13618" y="15021"/>
                <wp:lineTo x="13956" y="14082"/>
                <wp:lineTo x="13956" y="13143"/>
                <wp:lineTo x="18101" y="11265"/>
                <wp:lineTo x="21484" y="11031"/>
                <wp:lineTo x="21484" y="7158"/>
                <wp:lineTo x="18862" y="5633"/>
                <wp:lineTo x="19624" y="5281"/>
                <wp:lineTo x="19624" y="4811"/>
                <wp:lineTo x="18862" y="3755"/>
                <wp:lineTo x="20892" y="3755"/>
                <wp:lineTo x="20723" y="2347"/>
                <wp:lineTo x="15902" y="1878"/>
                <wp:lineTo x="13195" y="0"/>
                <wp:lineTo x="9051" y="0"/>
              </wp:wrapPolygon>
            </wp:wrapTight>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65308" cy="3506470"/>
                    </a:xfrm>
                    <a:prstGeom prst="rect">
                      <a:avLst/>
                    </a:prstGeom>
                    <a:noFill/>
                  </pic:spPr>
                </pic:pic>
              </a:graphicData>
            </a:graphic>
          </wp:anchor>
        </w:drawing>
      </w: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Default="00757CBC" w:rsidP="00757CBC">
      <w:pPr>
        <w:pStyle w:val="Prrafo"/>
      </w:pPr>
    </w:p>
    <w:p w:rsidR="00757CBC" w:rsidRPr="00D543EA" w:rsidRDefault="00757CBC" w:rsidP="00D543EA">
      <w:pPr>
        <w:pStyle w:val="Piedefigura"/>
      </w:pPr>
      <w:bookmarkStart w:id="11" w:name="_Toc25677574"/>
      <w:r w:rsidRPr="00D543EA">
        <w:rPr>
          <w:i w:val="0"/>
        </w:rPr>
        <w:t xml:space="preserve">Figura </w:t>
      </w:r>
      <w:r w:rsidRPr="00D543EA">
        <w:rPr>
          <w:i w:val="0"/>
        </w:rPr>
        <w:fldChar w:fldCharType="begin"/>
      </w:r>
      <w:r w:rsidRPr="00D543EA">
        <w:rPr>
          <w:i w:val="0"/>
        </w:rPr>
        <w:instrText xml:space="preserve"> SEQ Figura \* ARABIC </w:instrText>
      </w:r>
      <w:r w:rsidRPr="00D543EA">
        <w:rPr>
          <w:i w:val="0"/>
        </w:rPr>
        <w:fldChar w:fldCharType="separate"/>
      </w:r>
      <w:r w:rsidR="00802BA3">
        <w:rPr>
          <w:i w:val="0"/>
          <w:noProof/>
        </w:rPr>
        <w:t>3</w:t>
      </w:r>
      <w:r w:rsidRPr="00D543EA">
        <w:rPr>
          <w:i w:val="0"/>
        </w:rPr>
        <w:fldChar w:fldCharType="end"/>
      </w:r>
      <w:r w:rsidRPr="00D543EA">
        <w:rPr>
          <w:i w:val="0"/>
        </w:rPr>
        <w:t xml:space="preserve">. </w:t>
      </w:r>
      <w:r w:rsidRPr="00D543EA">
        <w:t xml:space="preserve">Ejemplo de red conceptual. Elaboración propia. </w:t>
      </w:r>
      <w:r w:rsidR="00D32B0E">
        <w:t>2020</w:t>
      </w:r>
      <w:bookmarkEnd w:id="11"/>
    </w:p>
    <w:p w:rsidR="00757CBC" w:rsidRDefault="00757CBC" w:rsidP="00757CBC">
      <w:pPr>
        <w:pStyle w:val="Prrafo"/>
      </w:pPr>
    </w:p>
    <w:p w:rsidR="003139CB" w:rsidRDefault="003139CB" w:rsidP="00757CBC">
      <w:pPr>
        <w:pStyle w:val="Prrafo"/>
        <w:sectPr w:rsidR="003139CB" w:rsidSect="008F3104">
          <w:pgSz w:w="12240" w:h="15840" w:code="1"/>
          <w:pgMar w:top="1259" w:right="1701" w:bottom="1701" w:left="1701" w:header="720" w:footer="720" w:gutter="0"/>
          <w:cols w:space="720"/>
          <w:noEndnote/>
          <w:docGrid w:linePitch="326"/>
        </w:sectPr>
      </w:pPr>
    </w:p>
    <w:p w:rsidR="00757CBC" w:rsidRDefault="00F715C9" w:rsidP="00F715C9">
      <w:pPr>
        <w:pStyle w:val="Ttulo1"/>
      </w:pPr>
      <w:bookmarkStart w:id="12" w:name="_Toc36193334"/>
      <w:r>
        <w:lastRenderedPageBreak/>
        <w:t>Actividad de problematización</w:t>
      </w:r>
      <w:bookmarkEnd w:id="12"/>
    </w:p>
    <w:p w:rsidR="00F715C9" w:rsidRDefault="00F715C9" w:rsidP="00F715C9"/>
    <w:p w:rsidR="00F715C9" w:rsidRDefault="00F715C9" w:rsidP="00F715C9"/>
    <w:p w:rsidR="00F715C9" w:rsidRDefault="00F715C9" w:rsidP="00F715C9"/>
    <w:p w:rsidR="00F715C9" w:rsidRDefault="00F715C9" w:rsidP="00F715C9">
      <w:pPr>
        <w:pStyle w:val="Prrafo"/>
      </w:pPr>
      <w:r>
        <w:t xml:space="preserve">En este apartado se sugiere plantear una actividad que le permita al estudiante </w:t>
      </w:r>
      <w:r w:rsidR="00AD6B48">
        <w:t>despertar su interés en los temas que va a aprender.</w:t>
      </w:r>
    </w:p>
    <w:p w:rsidR="00EB636A" w:rsidRDefault="00EB636A" w:rsidP="00F715C9">
      <w:pPr>
        <w:pStyle w:val="Prrafo"/>
      </w:pPr>
      <w:r>
        <w:t>La siguiente tabla, presenta algunas de las estrategias pedagógicas que pueden ser empleadas para la programación de actividades:</w:t>
      </w:r>
    </w:p>
    <w:p w:rsidR="00EB636A" w:rsidRDefault="00EB636A" w:rsidP="00F715C9">
      <w:pPr>
        <w:pStyle w:val="Prrafo"/>
      </w:pPr>
    </w:p>
    <w:p w:rsidR="00EB636A" w:rsidRPr="00EB636A" w:rsidRDefault="00EB636A" w:rsidP="00EB636A">
      <w:pPr>
        <w:pStyle w:val="Piedetabla"/>
        <w:rPr>
          <w:i/>
        </w:rPr>
      </w:pPr>
      <w:bookmarkStart w:id="13" w:name="_Toc19260702"/>
      <w:r w:rsidRPr="00EB636A">
        <w:rPr>
          <w:i/>
        </w:rPr>
        <w:t xml:space="preserve">Tabla </w:t>
      </w:r>
      <w:r w:rsidRPr="00EB636A">
        <w:rPr>
          <w:i/>
        </w:rPr>
        <w:fldChar w:fldCharType="begin"/>
      </w:r>
      <w:r w:rsidRPr="00EB636A">
        <w:rPr>
          <w:i/>
        </w:rPr>
        <w:instrText xml:space="preserve"> SEQ Tabla \* ARABIC </w:instrText>
      </w:r>
      <w:r w:rsidRPr="00EB636A">
        <w:rPr>
          <w:i/>
        </w:rPr>
        <w:fldChar w:fldCharType="separate"/>
      </w:r>
      <w:r w:rsidR="00EA14EB">
        <w:rPr>
          <w:i/>
          <w:noProof/>
        </w:rPr>
        <w:t>1</w:t>
      </w:r>
      <w:r w:rsidRPr="00EB636A">
        <w:rPr>
          <w:i/>
        </w:rPr>
        <w:fldChar w:fldCharType="end"/>
      </w:r>
      <w:r w:rsidRPr="00EB636A">
        <w:rPr>
          <w:i/>
        </w:rPr>
        <w:t>.</w:t>
      </w:r>
      <w:bookmarkEnd w:id="13"/>
      <w:r w:rsidRPr="00EB636A">
        <w:rPr>
          <w:i/>
        </w:rPr>
        <w:t xml:space="preserve"> </w:t>
      </w:r>
    </w:p>
    <w:p w:rsidR="00EB636A" w:rsidRDefault="002E040E" w:rsidP="00EB636A">
      <w:pPr>
        <w:pStyle w:val="Piedetabla"/>
      </w:pPr>
      <w:r>
        <w:rPr>
          <w:noProof/>
          <w:lang w:val="es-ES" w:eastAsia="es-ES"/>
        </w:rPr>
        <w:drawing>
          <wp:anchor distT="0" distB="0" distL="114300" distR="114300" simplePos="0" relativeHeight="251656704" behindDoc="1" locked="0" layoutInCell="1" allowOverlap="1" wp14:anchorId="5351E0DB" wp14:editId="072C18E3">
            <wp:simplePos x="0" y="0"/>
            <wp:positionH relativeFrom="column">
              <wp:posOffset>-5080</wp:posOffset>
            </wp:positionH>
            <wp:positionV relativeFrom="paragraph">
              <wp:posOffset>259080</wp:posOffset>
            </wp:positionV>
            <wp:extent cx="5535295" cy="2825750"/>
            <wp:effectExtent l="0" t="0" r="8255" b="0"/>
            <wp:wrapTight wrapText="bothSides">
              <wp:wrapPolygon edited="0">
                <wp:start x="0" y="0"/>
                <wp:lineTo x="0" y="21406"/>
                <wp:lineTo x="21558" y="21406"/>
                <wp:lineTo x="21558" y="0"/>
                <wp:lineTo x="0" y="0"/>
              </wp:wrapPolygon>
            </wp:wrapTight>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35295" cy="2825750"/>
                    </a:xfrm>
                    <a:prstGeom prst="rect">
                      <a:avLst/>
                    </a:prstGeom>
                    <a:noFill/>
                  </pic:spPr>
                </pic:pic>
              </a:graphicData>
            </a:graphic>
          </wp:anchor>
        </w:drawing>
      </w:r>
      <w:r w:rsidR="00EB636A">
        <w:t>Estrategias de aprendizaje para actividades</w:t>
      </w:r>
    </w:p>
    <w:p w:rsidR="00F715C9" w:rsidRDefault="00F715C9" w:rsidP="00F715C9"/>
    <w:p w:rsidR="00EB636A" w:rsidRDefault="00EB636A" w:rsidP="00EB636A">
      <w:pPr>
        <w:pStyle w:val="Piedetabla"/>
      </w:pPr>
      <w:r>
        <w:t xml:space="preserve">Adaptado de </w:t>
      </w:r>
      <w:r>
        <w:fldChar w:fldCharType="begin" w:fldLock="1"/>
      </w:r>
      <w:r w:rsidR="007B67EB">
        <w:instrText>ADDIN CSL_CITATION {"citationItems":[{"id":"ITEM-1","itemData":{"author":[{"dropping-particle":"","family":"Universidad Tecnológica de Bolívar","given":"","non-dropping-particle":"","parse-names":false,"suffix":""}],"container-title":"Universidad Tecnológica de Bolívar","id":"ITEM-1","issue":"5","issued":{"date-parts":[["2014"]]},"number-of-pages":"56","publisher-place":"Cartagena de Indias","title":"Lineamientos producción para la pedagógicos, comunicativos cursos de mediados por TIC Educación a Distancia","type":"book"},"uris":["http://www.mendeley.com/documents/?uuid=eabf8e42-b80c-43c0-b05c-e63e91cfa000"]}],"mendeley":{"formattedCitation":"(Universidad Tecnológica de Bolívar, 2014)","manualFormatting":"Universidad Tecnológica de Bolívar (2014)","plainTextFormattedCitation":"(Universidad Tecnológica de Bolívar, 2014)","previouslyFormattedCitation":"(Universidad Tecnológica de Bolívar, 2014)"},"properties":{"noteIndex":0},"schema":"https://github.com/citation-style-language/schema/raw/master/csl-citation.json"}</w:instrText>
      </w:r>
      <w:r>
        <w:fldChar w:fldCharType="separate"/>
      </w:r>
      <w:r w:rsidRPr="00EB636A">
        <w:rPr>
          <w:noProof/>
        </w:rPr>
        <w:t>Univ</w:t>
      </w:r>
      <w:r>
        <w:rPr>
          <w:noProof/>
        </w:rPr>
        <w:t>ersidad Tecnológica de Bolívar (</w:t>
      </w:r>
      <w:r w:rsidRPr="00EB636A">
        <w:rPr>
          <w:noProof/>
        </w:rPr>
        <w:t>2014)</w:t>
      </w:r>
      <w:r>
        <w:fldChar w:fldCharType="end"/>
      </w:r>
    </w:p>
    <w:p w:rsidR="00EB636A" w:rsidRDefault="00EB636A" w:rsidP="00EB636A">
      <w:pPr>
        <w:pStyle w:val="Piedetabla"/>
      </w:pPr>
    </w:p>
    <w:p w:rsidR="00EB636A" w:rsidRDefault="008A03B9" w:rsidP="008A03B9">
      <w:pPr>
        <w:pStyle w:val="Prrafo"/>
      </w:pPr>
      <w:r>
        <w:t>Una actividad basada en un problema, provocará en el estudiante la necesidad de resolverlo con el fin de encontrar el equilibrio deseado</w:t>
      </w:r>
      <w:r w:rsidR="001716EC">
        <w:t>. La problematización debe estar enfocada a:</w:t>
      </w:r>
    </w:p>
    <w:p w:rsidR="001716EC" w:rsidRDefault="001716EC" w:rsidP="008A03B9">
      <w:pPr>
        <w:pStyle w:val="Prrafo"/>
      </w:pPr>
    </w:p>
    <w:p w:rsidR="001716EC" w:rsidRDefault="001716EC" w:rsidP="008A03B9">
      <w:pPr>
        <w:pStyle w:val="Prrafo"/>
      </w:pPr>
    </w:p>
    <w:p w:rsidR="00D543EA" w:rsidRDefault="00D543EA" w:rsidP="008A03B9">
      <w:pPr>
        <w:pStyle w:val="Prrafo"/>
      </w:pPr>
    </w:p>
    <w:p w:rsidR="00D543EA" w:rsidRDefault="00D543EA" w:rsidP="008A03B9">
      <w:pPr>
        <w:pStyle w:val="Prrafo"/>
      </w:pPr>
    </w:p>
    <w:p w:rsidR="00D543EA" w:rsidRDefault="001F68A7" w:rsidP="008A03B9">
      <w:pPr>
        <w:pStyle w:val="Prrafo"/>
      </w:pPr>
      <w:r>
        <w:rPr>
          <w:noProof/>
          <w:lang w:val="es-ES" w:eastAsia="es-ES"/>
        </w:rPr>
        <w:lastRenderedPageBreak/>
        <w:drawing>
          <wp:anchor distT="0" distB="0" distL="114300" distR="114300" simplePos="0" relativeHeight="251654656" behindDoc="1" locked="0" layoutInCell="1" allowOverlap="1" wp14:anchorId="14BC01AC" wp14:editId="0B98D457">
            <wp:simplePos x="0" y="0"/>
            <wp:positionH relativeFrom="column">
              <wp:posOffset>2954</wp:posOffset>
            </wp:positionH>
            <wp:positionV relativeFrom="paragraph">
              <wp:posOffset>174929</wp:posOffset>
            </wp:positionV>
            <wp:extent cx="5516060" cy="2896787"/>
            <wp:effectExtent l="0" t="0" r="0" b="0"/>
            <wp:wrapTight wrapText="bothSides">
              <wp:wrapPolygon edited="0">
                <wp:start x="2835" y="0"/>
                <wp:lineTo x="2387" y="142"/>
                <wp:lineTo x="1194" y="1847"/>
                <wp:lineTo x="821" y="4404"/>
                <wp:lineTo x="970" y="6962"/>
                <wp:lineTo x="1865" y="9093"/>
                <wp:lineTo x="3133" y="11366"/>
                <wp:lineTo x="3208" y="12503"/>
                <wp:lineTo x="7386" y="13639"/>
                <wp:lineTo x="2536" y="13781"/>
                <wp:lineTo x="2462" y="14492"/>
                <wp:lineTo x="895" y="18185"/>
                <wp:lineTo x="522" y="19748"/>
                <wp:lineTo x="1044" y="20032"/>
                <wp:lineTo x="16413" y="20459"/>
                <wp:lineTo x="16413" y="21027"/>
                <wp:lineTo x="19695" y="21027"/>
                <wp:lineTo x="19621" y="20459"/>
                <wp:lineTo x="20441" y="20459"/>
                <wp:lineTo x="20889" y="19606"/>
                <wp:lineTo x="20665" y="18185"/>
                <wp:lineTo x="18278" y="15912"/>
                <wp:lineTo x="19322" y="13923"/>
                <wp:lineTo x="19322" y="13639"/>
                <wp:lineTo x="18128" y="11366"/>
                <wp:lineTo x="19397" y="9093"/>
                <wp:lineTo x="20217" y="6962"/>
                <wp:lineTo x="20441" y="4546"/>
                <wp:lineTo x="19994" y="1989"/>
                <wp:lineTo x="18800" y="142"/>
                <wp:lineTo x="18352" y="0"/>
                <wp:lineTo x="2835" y="0"/>
              </wp:wrapPolygon>
            </wp:wrapTight>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6060" cy="2896787"/>
                    </a:xfrm>
                    <a:prstGeom prst="rect">
                      <a:avLst/>
                    </a:prstGeom>
                    <a:noFill/>
                  </pic:spPr>
                </pic:pic>
              </a:graphicData>
            </a:graphic>
            <wp14:sizeRelH relativeFrom="margin">
              <wp14:pctWidth>0</wp14:pctWidth>
            </wp14:sizeRelH>
            <wp14:sizeRelV relativeFrom="margin">
              <wp14:pctHeight>0</wp14:pctHeight>
            </wp14:sizeRelV>
          </wp:anchor>
        </w:drawing>
      </w:r>
    </w:p>
    <w:p w:rsidR="00D543EA" w:rsidRDefault="00D543EA" w:rsidP="008A03B9">
      <w:pPr>
        <w:pStyle w:val="Prrafo"/>
      </w:pPr>
    </w:p>
    <w:p w:rsidR="00D543EA" w:rsidRDefault="00D543EA" w:rsidP="008A03B9">
      <w:pPr>
        <w:pStyle w:val="Prrafo"/>
      </w:pPr>
    </w:p>
    <w:p w:rsidR="002B7207" w:rsidRDefault="002B7207" w:rsidP="008A03B9">
      <w:pPr>
        <w:pStyle w:val="Prrafo"/>
      </w:pPr>
    </w:p>
    <w:p w:rsidR="002B7207" w:rsidRDefault="002B7207" w:rsidP="002B7207">
      <w:pPr>
        <w:pStyle w:val="Prrafo"/>
      </w:pPr>
    </w:p>
    <w:p w:rsidR="00D543EA" w:rsidRDefault="00D543EA" w:rsidP="002B7207">
      <w:pPr>
        <w:pStyle w:val="Prrafo"/>
      </w:pPr>
    </w:p>
    <w:p w:rsidR="00D543EA" w:rsidRPr="00D543EA" w:rsidRDefault="00D543EA" w:rsidP="00D543EA">
      <w:pPr>
        <w:pStyle w:val="Piedefigura"/>
        <w:rPr>
          <w:i w:val="0"/>
        </w:rPr>
      </w:pPr>
      <w:bookmarkStart w:id="14" w:name="_Toc25677575"/>
      <w:r w:rsidRPr="00D543EA">
        <w:rPr>
          <w:i w:val="0"/>
        </w:rPr>
        <w:t xml:space="preserve">Figura </w:t>
      </w:r>
      <w:r w:rsidRPr="00D543EA">
        <w:rPr>
          <w:i w:val="0"/>
        </w:rPr>
        <w:fldChar w:fldCharType="begin"/>
      </w:r>
      <w:r w:rsidRPr="00D543EA">
        <w:rPr>
          <w:i w:val="0"/>
        </w:rPr>
        <w:instrText xml:space="preserve"> SEQ Figura \* ARABIC </w:instrText>
      </w:r>
      <w:r w:rsidRPr="00D543EA">
        <w:rPr>
          <w:i w:val="0"/>
        </w:rPr>
        <w:fldChar w:fldCharType="separate"/>
      </w:r>
      <w:r w:rsidR="00802BA3">
        <w:rPr>
          <w:i w:val="0"/>
          <w:noProof/>
        </w:rPr>
        <w:t>4</w:t>
      </w:r>
      <w:r w:rsidRPr="00D543EA">
        <w:rPr>
          <w:i w:val="0"/>
        </w:rPr>
        <w:fldChar w:fldCharType="end"/>
      </w:r>
      <w:r w:rsidRPr="00D543EA">
        <w:rPr>
          <w:i w:val="0"/>
        </w:rPr>
        <w:t xml:space="preserve">. </w:t>
      </w:r>
      <w:r w:rsidRPr="00D543EA">
        <w:t xml:space="preserve">Enfoques de la problematización. Elaboración propia. </w:t>
      </w:r>
      <w:r w:rsidR="00D32B0E">
        <w:t>2020</w:t>
      </w:r>
      <w:bookmarkEnd w:id="14"/>
    </w:p>
    <w:p w:rsidR="00D543EA" w:rsidRDefault="00D543EA" w:rsidP="002B7207">
      <w:pPr>
        <w:pStyle w:val="Prrafo"/>
      </w:pPr>
    </w:p>
    <w:p w:rsidR="00D543EA" w:rsidRDefault="00D543EA" w:rsidP="002B7207">
      <w:pPr>
        <w:pStyle w:val="Prrafo"/>
      </w:pPr>
      <w:r>
        <w:t>Haga uso del siguiente esquema para plantear la actividad:</w:t>
      </w:r>
    </w:p>
    <w:p w:rsidR="00D543EA" w:rsidRDefault="00D543EA" w:rsidP="002B7207">
      <w:pPr>
        <w:pStyle w:val="Prrafo"/>
      </w:pPr>
    </w:p>
    <w:p w:rsidR="002F75C7" w:rsidRPr="00E60F72" w:rsidRDefault="002F75C7" w:rsidP="002F75C7">
      <w:pPr>
        <w:pStyle w:val="Piedetabla"/>
        <w:rPr>
          <w:i/>
        </w:rPr>
      </w:pPr>
      <w:bookmarkStart w:id="15" w:name="_Toc19260703"/>
      <w:r w:rsidRPr="00E60F72">
        <w:rPr>
          <w:i/>
        </w:rPr>
        <w:t xml:space="preserve">Tabla </w:t>
      </w:r>
      <w:r w:rsidR="00E20400" w:rsidRPr="00E60F72">
        <w:rPr>
          <w:i/>
        </w:rPr>
        <w:fldChar w:fldCharType="begin"/>
      </w:r>
      <w:r w:rsidR="00E20400" w:rsidRPr="00E60F72">
        <w:rPr>
          <w:i/>
        </w:rPr>
        <w:instrText xml:space="preserve"> SEQ Tabla \* ARABIC </w:instrText>
      </w:r>
      <w:r w:rsidR="00E20400" w:rsidRPr="00E60F72">
        <w:rPr>
          <w:i/>
        </w:rPr>
        <w:fldChar w:fldCharType="separate"/>
      </w:r>
      <w:r w:rsidR="00EA14EB" w:rsidRPr="00E60F72">
        <w:rPr>
          <w:i/>
          <w:noProof/>
        </w:rPr>
        <w:t>2</w:t>
      </w:r>
      <w:r w:rsidR="00E20400" w:rsidRPr="00E60F72">
        <w:rPr>
          <w:i/>
          <w:noProof/>
        </w:rPr>
        <w:fldChar w:fldCharType="end"/>
      </w:r>
      <w:r w:rsidRPr="00E60F72">
        <w:rPr>
          <w:i/>
        </w:rPr>
        <w:t>.</w:t>
      </w:r>
      <w:bookmarkEnd w:id="15"/>
      <w:r w:rsidRPr="00E60F72">
        <w:rPr>
          <w:i/>
        </w:rPr>
        <w:t xml:space="preserve"> </w:t>
      </w:r>
    </w:p>
    <w:p w:rsidR="002B7207" w:rsidRDefault="002F75C7" w:rsidP="002F75C7">
      <w:pPr>
        <w:pStyle w:val="Piedetabla"/>
      </w:pPr>
      <w:r>
        <w:t>Esquema de actividad</w:t>
      </w:r>
    </w:p>
    <w:tbl>
      <w:tblPr>
        <w:tblStyle w:val="Tablaconcuadrcula"/>
        <w:tblpPr w:leftFromText="141" w:rightFromText="141" w:vertAnchor="text" w:horzAnchor="margin" w:tblpY="95"/>
        <w:tblW w:w="0" w:type="auto"/>
        <w:tblLook w:val="04A0" w:firstRow="1" w:lastRow="0" w:firstColumn="1" w:lastColumn="0" w:noHBand="0" w:noVBand="1"/>
      </w:tblPr>
      <w:tblGrid>
        <w:gridCol w:w="2092"/>
        <w:gridCol w:w="6736"/>
      </w:tblGrid>
      <w:tr w:rsidR="002F75C7" w:rsidTr="002F75C7">
        <w:tc>
          <w:tcPr>
            <w:tcW w:w="2093" w:type="dxa"/>
          </w:tcPr>
          <w:p w:rsidR="002F75C7" w:rsidRPr="002F75C7" w:rsidRDefault="002F75C7" w:rsidP="002F75C7">
            <w:pPr>
              <w:pStyle w:val="Prrafo"/>
              <w:ind w:firstLine="0"/>
              <w:rPr>
                <w:b/>
              </w:rPr>
            </w:pPr>
            <w:r w:rsidRPr="002F75C7">
              <w:rPr>
                <w:b/>
              </w:rPr>
              <w:t>Tipo de estrategia pedagógica</w:t>
            </w:r>
          </w:p>
        </w:tc>
        <w:tc>
          <w:tcPr>
            <w:tcW w:w="6885" w:type="dxa"/>
          </w:tcPr>
          <w:p w:rsidR="002F75C7" w:rsidRDefault="002F75C7" w:rsidP="002F75C7">
            <w:pPr>
              <w:pStyle w:val="Prrafo"/>
              <w:ind w:firstLine="0"/>
            </w:pPr>
          </w:p>
        </w:tc>
      </w:tr>
      <w:tr w:rsidR="002F75C7" w:rsidTr="002F75C7">
        <w:tc>
          <w:tcPr>
            <w:tcW w:w="2093" w:type="dxa"/>
          </w:tcPr>
          <w:p w:rsidR="002F75C7" w:rsidRPr="002F75C7" w:rsidRDefault="002F75C7" w:rsidP="002F75C7">
            <w:pPr>
              <w:pStyle w:val="Prrafo"/>
              <w:ind w:firstLine="0"/>
              <w:rPr>
                <w:b/>
              </w:rPr>
            </w:pPr>
            <w:r w:rsidRPr="002F75C7">
              <w:rPr>
                <w:b/>
              </w:rPr>
              <w:t>Objetivo de la actividad</w:t>
            </w:r>
          </w:p>
        </w:tc>
        <w:tc>
          <w:tcPr>
            <w:tcW w:w="6885" w:type="dxa"/>
          </w:tcPr>
          <w:p w:rsidR="002F75C7" w:rsidRDefault="002F75C7" w:rsidP="002F75C7">
            <w:pPr>
              <w:pStyle w:val="Prrafo"/>
              <w:ind w:firstLine="0"/>
            </w:pPr>
          </w:p>
        </w:tc>
      </w:tr>
      <w:tr w:rsidR="002F75C7" w:rsidTr="002F75C7">
        <w:tc>
          <w:tcPr>
            <w:tcW w:w="2093" w:type="dxa"/>
          </w:tcPr>
          <w:p w:rsidR="002F75C7" w:rsidRPr="002F75C7" w:rsidRDefault="002F75C7" w:rsidP="002F75C7">
            <w:pPr>
              <w:pStyle w:val="Prrafo"/>
              <w:ind w:firstLine="0"/>
              <w:rPr>
                <w:b/>
              </w:rPr>
            </w:pPr>
            <w:r w:rsidRPr="002F75C7">
              <w:rPr>
                <w:b/>
              </w:rPr>
              <w:t>Planteamiento de la actividad</w:t>
            </w:r>
          </w:p>
        </w:tc>
        <w:tc>
          <w:tcPr>
            <w:tcW w:w="6885" w:type="dxa"/>
          </w:tcPr>
          <w:p w:rsidR="002F75C7" w:rsidRDefault="002F75C7" w:rsidP="002F75C7">
            <w:pPr>
              <w:pStyle w:val="Prrafo"/>
              <w:ind w:firstLine="0"/>
            </w:pPr>
          </w:p>
        </w:tc>
      </w:tr>
      <w:tr w:rsidR="00811A46" w:rsidTr="002F75C7">
        <w:tc>
          <w:tcPr>
            <w:tcW w:w="2093" w:type="dxa"/>
          </w:tcPr>
          <w:p w:rsidR="00811A46" w:rsidRPr="002F75C7" w:rsidRDefault="00811A46" w:rsidP="002F75C7">
            <w:pPr>
              <w:pStyle w:val="Prrafo"/>
              <w:ind w:firstLine="0"/>
              <w:rPr>
                <w:b/>
              </w:rPr>
            </w:pPr>
            <w:r w:rsidRPr="00811A46">
              <w:rPr>
                <w:b/>
              </w:rPr>
              <w:t>Solución o respuesta de la actividad</w:t>
            </w:r>
          </w:p>
        </w:tc>
        <w:tc>
          <w:tcPr>
            <w:tcW w:w="6885" w:type="dxa"/>
          </w:tcPr>
          <w:p w:rsidR="00811A46" w:rsidRDefault="00811A46" w:rsidP="002F75C7">
            <w:pPr>
              <w:pStyle w:val="Prrafo"/>
              <w:ind w:firstLine="0"/>
            </w:pPr>
          </w:p>
        </w:tc>
      </w:tr>
      <w:tr w:rsidR="00D32B0E" w:rsidTr="002F75C7">
        <w:tc>
          <w:tcPr>
            <w:tcW w:w="2093" w:type="dxa"/>
          </w:tcPr>
          <w:p w:rsidR="00D32B0E" w:rsidRPr="00811A46" w:rsidRDefault="00D32B0E" w:rsidP="002F75C7">
            <w:pPr>
              <w:pStyle w:val="Prrafo"/>
              <w:ind w:firstLine="0"/>
              <w:rPr>
                <w:b/>
              </w:rPr>
            </w:pPr>
            <w:r>
              <w:rPr>
                <w:b/>
              </w:rPr>
              <w:t>Retroalimentación</w:t>
            </w:r>
          </w:p>
        </w:tc>
        <w:tc>
          <w:tcPr>
            <w:tcW w:w="6885" w:type="dxa"/>
          </w:tcPr>
          <w:p w:rsidR="00D32B0E" w:rsidRDefault="00D32B0E" w:rsidP="002F75C7">
            <w:pPr>
              <w:pStyle w:val="Prrafo"/>
              <w:ind w:firstLine="0"/>
            </w:pPr>
          </w:p>
        </w:tc>
      </w:tr>
    </w:tbl>
    <w:p w:rsidR="002F75C7" w:rsidRDefault="002F75C7" w:rsidP="002F75C7">
      <w:pPr>
        <w:pStyle w:val="Piedetabla"/>
      </w:pPr>
      <w:r>
        <w:t xml:space="preserve">Fuente: Elaboración propia. </w:t>
      </w:r>
      <w:r w:rsidR="00D32B0E">
        <w:t>2020</w:t>
      </w:r>
    </w:p>
    <w:p w:rsidR="002F75C7" w:rsidRDefault="002F75C7" w:rsidP="002F75C7">
      <w:pPr>
        <w:pStyle w:val="Piedetabla"/>
      </w:pPr>
    </w:p>
    <w:p w:rsidR="002F75C7" w:rsidRDefault="002F75C7" w:rsidP="002F75C7">
      <w:pPr>
        <w:pStyle w:val="Piedetabla"/>
      </w:pPr>
    </w:p>
    <w:p w:rsidR="002B7207" w:rsidRDefault="00E60F72" w:rsidP="00130379">
      <w:pPr>
        <w:pStyle w:val="Ttulo1"/>
      </w:pPr>
      <w:bookmarkStart w:id="16" w:name="_Toc36193335"/>
      <w:r>
        <w:lastRenderedPageBreak/>
        <w:t>Actividad de Saberes Previos</w:t>
      </w:r>
      <w:bookmarkEnd w:id="16"/>
    </w:p>
    <w:p w:rsidR="00130379" w:rsidRDefault="00130379" w:rsidP="002B7207">
      <w:pPr>
        <w:pStyle w:val="Prrafo"/>
      </w:pPr>
    </w:p>
    <w:p w:rsidR="00130379" w:rsidRDefault="00130379" w:rsidP="002B7207">
      <w:pPr>
        <w:pStyle w:val="Prrafo"/>
      </w:pPr>
    </w:p>
    <w:p w:rsidR="00130379" w:rsidRDefault="00130379" w:rsidP="002B7207">
      <w:pPr>
        <w:pStyle w:val="Prrafo"/>
      </w:pPr>
      <w:r>
        <w:t xml:space="preserve">Este tipo de actividades </w:t>
      </w:r>
      <w:r w:rsidR="001C2517">
        <w:t>se plantean antes de iniciar el desarrollo del contenido del curso</w:t>
      </w:r>
      <w:r w:rsidR="00E244B5">
        <w:t xml:space="preserve"> con el fin de que usted como docente indague sobre los conocimientos previos que tienen los estudiantes sobre los temas que se presentarán en la unidad.</w:t>
      </w:r>
    </w:p>
    <w:p w:rsidR="00E244B5" w:rsidRDefault="00E244B5" w:rsidP="002B7207">
      <w:pPr>
        <w:pStyle w:val="Prrafo"/>
      </w:pPr>
      <w:r>
        <w:t>Se puede hacer uso de las estrategias pedagógicas de la Tabla 1.</w:t>
      </w:r>
    </w:p>
    <w:p w:rsidR="002F75C7" w:rsidRDefault="002F75C7" w:rsidP="002B7207">
      <w:pPr>
        <w:pStyle w:val="Prrafo"/>
      </w:pPr>
    </w:p>
    <w:p w:rsidR="002F75C7" w:rsidRDefault="002F75C7" w:rsidP="002F75C7">
      <w:pPr>
        <w:pStyle w:val="Piedetabla"/>
      </w:pPr>
      <w:bookmarkStart w:id="17" w:name="_Toc19260704"/>
      <w:r w:rsidRPr="00E60F72">
        <w:rPr>
          <w:i/>
        </w:rPr>
        <w:t xml:space="preserve">Tabla </w:t>
      </w:r>
      <w:r w:rsidRPr="00E60F72">
        <w:rPr>
          <w:i/>
        </w:rPr>
        <w:fldChar w:fldCharType="begin"/>
      </w:r>
      <w:r w:rsidRPr="00E60F72">
        <w:rPr>
          <w:i/>
        </w:rPr>
        <w:instrText xml:space="preserve"> SEQ Tabla \* ARABIC </w:instrText>
      </w:r>
      <w:r w:rsidRPr="00E60F72">
        <w:rPr>
          <w:i/>
        </w:rPr>
        <w:fldChar w:fldCharType="separate"/>
      </w:r>
      <w:r w:rsidR="00EA14EB" w:rsidRPr="00E60F72">
        <w:rPr>
          <w:i/>
          <w:noProof/>
        </w:rPr>
        <w:t>3</w:t>
      </w:r>
      <w:r w:rsidRPr="00E60F72">
        <w:rPr>
          <w:i/>
        </w:rPr>
        <w:fldChar w:fldCharType="end"/>
      </w:r>
      <w:r>
        <w:t>.</w:t>
      </w:r>
      <w:bookmarkEnd w:id="17"/>
      <w:r>
        <w:t xml:space="preserve"> </w:t>
      </w:r>
    </w:p>
    <w:p w:rsidR="002F75C7" w:rsidRDefault="002F75C7" w:rsidP="002F75C7">
      <w:pPr>
        <w:pStyle w:val="Piedetabla"/>
      </w:pPr>
      <w:r>
        <w:t>Esquema de actividad</w:t>
      </w:r>
    </w:p>
    <w:tbl>
      <w:tblPr>
        <w:tblStyle w:val="Tablaconcuadrcula"/>
        <w:tblpPr w:leftFromText="141" w:rightFromText="141" w:vertAnchor="text" w:horzAnchor="margin" w:tblpY="95"/>
        <w:tblW w:w="0" w:type="auto"/>
        <w:tblLook w:val="04A0" w:firstRow="1" w:lastRow="0" w:firstColumn="1" w:lastColumn="0" w:noHBand="0" w:noVBand="1"/>
      </w:tblPr>
      <w:tblGrid>
        <w:gridCol w:w="2092"/>
        <w:gridCol w:w="6736"/>
      </w:tblGrid>
      <w:tr w:rsidR="002F75C7" w:rsidTr="00CD05D4">
        <w:tc>
          <w:tcPr>
            <w:tcW w:w="2093" w:type="dxa"/>
          </w:tcPr>
          <w:p w:rsidR="002F75C7" w:rsidRPr="002F75C7" w:rsidRDefault="002F75C7" w:rsidP="00CD05D4">
            <w:pPr>
              <w:pStyle w:val="Prrafo"/>
              <w:ind w:firstLine="0"/>
              <w:rPr>
                <w:b/>
              </w:rPr>
            </w:pPr>
            <w:r w:rsidRPr="002F75C7">
              <w:rPr>
                <w:b/>
              </w:rPr>
              <w:t>Tipo de estrategia pedagógica</w:t>
            </w:r>
          </w:p>
        </w:tc>
        <w:tc>
          <w:tcPr>
            <w:tcW w:w="6885" w:type="dxa"/>
          </w:tcPr>
          <w:p w:rsidR="002F75C7" w:rsidRDefault="002F75C7" w:rsidP="00CD05D4">
            <w:pPr>
              <w:pStyle w:val="Prrafo"/>
              <w:ind w:firstLine="0"/>
            </w:pPr>
          </w:p>
        </w:tc>
      </w:tr>
      <w:tr w:rsidR="002F75C7" w:rsidTr="00CD05D4">
        <w:tc>
          <w:tcPr>
            <w:tcW w:w="2093" w:type="dxa"/>
          </w:tcPr>
          <w:p w:rsidR="002F75C7" w:rsidRPr="002F75C7" w:rsidRDefault="002F75C7" w:rsidP="00CD05D4">
            <w:pPr>
              <w:pStyle w:val="Prrafo"/>
              <w:ind w:firstLine="0"/>
              <w:rPr>
                <w:b/>
              </w:rPr>
            </w:pPr>
            <w:r w:rsidRPr="002F75C7">
              <w:rPr>
                <w:b/>
              </w:rPr>
              <w:t>Objetivo de la actividad</w:t>
            </w:r>
          </w:p>
        </w:tc>
        <w:tc>
          <w:tcPr>
            <w:tcW w:w="6885" w:type="dxa"/>
          </w:tcPr>
          <w:p w:rsidR="002F75C7" w:rsidRDefault="002F75C7" w:rsidP="00CD05D4">
            <w:pPr>
              <w:pStyle w:val="Prrafo"/>
              <w:ind w:firstLine="0"/>
            </w:pPr>
          </w:p>
        </w:tc>
      </w:tr>
      <w:tr w:rsidR="002F75C7" w:rsidTr="00CD05D4">
        <w:tc>
          <w:tcPr>
            <w:tcW w:w="2093" w:type="dxa"/>
          </w:tcPr>
          <w:p w:rsidR="002F75C7" w:rsidRPr="002F75C7" w:rsidRDefault="002F75C7" w:rsidP="00CD05D4">
            <w:pPr>
              <w:pStyle w:val="Prrafo"/>
              <w:ind w:firstLine="0"/>
              <w:rPr>
                <w:b/>
              </w:rPr>
            </w:pPr>
            <w:r w:rsidRPr="002F75C7">
              <w:rPr>
                <w:b/>
              </w:rPr>
              <w:t>Planteamiento de la actividad</w:t>
            </w:r>
          </w:p>
        </w:tc>
        <w:tc>
          <w:tcPr>
            <w:tcW w:w="6885" w:type="dxa"/>
          </w:tcPr>
          <w:p w:rsidR="002F75C7" w:rsidRDefault="002F75C7" w:rsidP="00CD05D4">
            <w:pPr>
              <w:pStyle w:val="Prrafo"/>
              <w:ind w:firstLine="0"/>
            </w:pPr>
          </w:p>
        </w:tc>
      </w:tr>
      <w:tr w:rsidR="00811A46" w:rsidTr="00CD05D4">
        <w:tc>
          <w:tcPr>
            <w:tcW w:w="2093" w:type="dxa"/>
          </w:tcPr>
          <w:p w:rsidR="00811A46" w:rsidRPr="002F75C7" w:rsidRDefault="00811A46" w:rsidP="00CD05D4">
            <w:pPr>
              <w:pStyle w:val="Prrafo"/>
              <w:ind w:firstLine="0"/>
              <w:rPr>
                <w:b/>
              </w:rPr>
            </w:pPr>
            <w:r>
              <w:rPr>
                <w:b/>
              </w:rPr>
              <w:t>Solución o respuesta de la actividad</w:t>
            </w:r>
          </w:p>
        </w:tc>
        <w:tc>
          <w:tcPr>
            <w:tcW w:w="6885" w:type="dxa"/>
          </w:tcPr>
          <w:p w:rsidR="00811A46" w:rsidRDefault="00811A46" w:rsidP="00CD05D4">
            <w:pPr>
              <w:pStyle w:val="Prrafo"/>
              <w:ind w:firstLine="0"/>
            </w:pPr>
          </w:p>
        </w:tc>
      </w:tr>
      <w:tr w:rsidR="00D32B0E" w:rsidTr="00CD05D4">
        <w:tc>
          <w:tcPr>
            <w:tcW w:w="2093" w:type="dxa"/>
          </w:tcPr>
          <w:p w:rsidR="00D32B0E" w:rsidRDefault="00D32B0E" w:rsidP="00CD05D4">
            <w:pPr>
              <w:pStyle w:val="Prrafo"/>
              <w:ind w:firstLine="0"/>
              <w:rPr>
                <w:b/>
              </w:rPr>
            </w:pPr>
            <w:r>
              <w:rPr>
                <w:b/>
              </w:rPr>
              <w:t>Retroalimentación</w:t>
            </w:r>
          </w:p>
        </w:tc>
        <w:tc>
          <w:tcPr>
            <w:tcW w:w="6885" w:type="dxa"/>
          </w:tcPr>
          <w:p w:rsidR="00D32B0E" w:rsidRDefault="00D32B0E" w:rsidP="00CD05D4">
            <w:pPr>
              <w:pStyle w:val="Prrafo"/>
              <w:ind w:firstLine="0"/>
            </w:pPr>
          </w:p>
        </w:tc>
      </w:tr>
    </w:tbl>
    <w:p w:rsidR="002F75C7" w:rsidRDefault="002F75C7" w:rsidP="002F75C7">
      <w:pPr>
        <w:pStyle w:val="Piedetabla"/>
      </w:pPr>
      <w:r>
        <w:t xml:space="preserve">Elaboración propia. </w:t>
      </w:r>
      <w:r w:rsidR="00D32B0E">
        <w:t>2020</w:t>
      </w:r>
    </w:p>
    <w:p w:rsidR="005C7338" w:rsidRDefault="005C7338" w:rsidP="002B7207">
      <w:pPr>
        <w:pStyle w:val="Prrafo"/>
      </w:pPr>
    </w:p>
    <w:p w:rsidR="00786049" w:rsidRDefault="00786049" w:rsidP="002B7207">
      <w:pPr>
        <w:pStyle w:val="Prrafo"/>
      </w:pPr>
    </w:p>
    <w:p w:rsidR="00786049" w:rsidRDefault="00786049" w:rsidP="002B7207">
      <w:pPr>
        <w:pStyle w:val="Prrafo"/>
        <w:sectPr w:rsidR="00786049" w:rsidSect="008F3104">
          <w:pgSz w:w="12240" w:h="15840" w:code="1"/>
          <w:pgMar w:top="1259" w:right="1701" w:bottom="1701" w:left="1701" w:header="720" w:footer="720" w:gutter="0"/>
          <w:cols w:space="720"/>
          <w:noEndnote/>
          <w:docGrid w:linePitch="326"/>
        </w:sectPr>
      </w:pPr>
    </w:p>
    <w:p w:rsidR="00786049" w:rsidRDefault="00786049" w:rsidP="00786049">
      <w:pPr>
        <w:pStyle w:val="Ttulo1"/>
      </w:pPr>
      <w:bookmarkStart w:id="18" w:name="_Toc36193336"/>
      <w:r>
        <w:lastRenderedPageBreak/>
        <w:t>Retroalimentación en las evaluaciones</w:t>
      </w:r>
      <w:bookmarkEnd w:id="18"/>
    </w:p>
    <w:p w:rsidR="00B1368C" w:rsidRPr="00B1368C" w:rsidRDefault="00B1368C" w:rsidP="00B1368C"/>
    <w:p w:rsidR="00786049" w:rsidRDefault="00786049" w:rsidP="00786049"/>
    <w:p w:rsidR="0005360B" w:rsidRDefault="0005360B" w:rsidP="00786049">
      <w:pPr>
        <w:pStyle w:val="Prrafo"/>
      </w:pPr>
      <w:r>
        <w:t>En cada una de las actividades de retroalimentación inmediata, así como en las de orden sumativo y formativo, se sugiere realizar un comentario de retroalimentación teniendo en cuenta los siguientes aspectos.</w:t>
      </w:r>
    </w:p>
    <w:p w:rsidR="0005360B" w:rsidRDefault="0005360B" w:rsidP="00786049">
      <w:pPr>
        <w:pStyle w:val="Prrafo"/>
      </w:pPr>
    </w:p>
    <w:p w:rsidR="00786049" w:rsidRDefault="00786049" w:rsidP="00786049">
      <w:pPr>
        <w:pStyle w:val="Prrafo"/>
      </w:pPr>
      <w:r>
        <w:t xml:space="preserve">De acuerdo con lo que mencionan  </w:t>
      </w:r>
      <w:r>
        <w:fldChar w:fldCharType="begin" w:fldLock="1"/>
      </w:r>
      <w:r w:rsidR="00540C2E">
        <w:instrText>ADDIN CSL_CITATION {"citationItems":[{"id":"ITEM-1","itemData":{"abstract":"Resumen: Este artículo presenta los resultados de una investigación-acción centrada en el análisis de los procesos de retroalimentación entre estudiantes y profesores entendidos desde una comprensión de la evaluación como aprendizaje. El contexto de la investigación es el Máster en Docencia Universitaria, en el que participa profesorado de diferentes ramas de conocimiento que desarrolla docencia en el ámbito universitario. Se detalla el primer ciclo de la espiral autorreflexiva de la investigación-acción, en el que se sistematizaron y analizaron los datos recogidos mediante diversos instrumentos, como cartas de retroalimentación, diarios reflexivos, grupos de discusión y entrevistas grupales. Los resultados muestran la relevancia del proceso de elaboración, recepción y análisis de las cartas como herramienta de retroalimentación así como su incidencia en la motivación de los estudiantes y en la mejora de sus aprendizajes posteriores. Se aportan datos sobre los diferentes tipos y condiciones de la retroalimentación que inciden en una evaluación orientada al aprendizaje. Es de destacar el impacto que el desarrollo de los procesos de retroalimentación tuvo en la esfera emocional y personal de los participantes. Las cartas de retroalimentación permitieron promover procesos de evaluación globales, complejos y auténticos, y por tanto, aprendizajes profundos, relevantes, más allá de los meramente estratégicos. Desde la perspectiva del profesorado-investigador se señalan las contribuciones de este proceso al análisis, reflexión y mejora de su práctica docente, y por tanto, de su propio desarrollo profesional. Palabras clave: desarrollo profesional, estrategias reflexivas, evaluación formativa, innovación docente, investigación-acción, retroalimentación.","author":[{"dropping-particle":"","family":"Canabal","given":"Cristina","non-dropping-particle":"","parse-names":false,"suffix":""},{"dropping-particle":"","family":"Margalef","given":"Leonor","non-dropping-particle":"","parse-names":false,"suffix":""}],"container-title":"Profesorado. Revista de Currículum y Formación de Profesorado","id":"ITEM-1","issued":{"date-parts":[["2017"]]},"page":"149-170","title":"LA RETROALIMENTACIÓN: LA CLAVE PARA UNA EVALUACIÓN ORIENTADA AL APRENDIZAJE","type":"article-journal","volume":"21"},"uris":["http://www.mendeley.com/documents/?uuid=9d467d48-b857-40cc-b257-03b962a87863"]}],"mendeley":{"formattedCitation":"(Canabal &amp; Margalef, 2017)","manualFormatting":"Canabal y Margalef (2017)","plainTextFormattedCitation":"(Canabal &amp; Margalef, 2017)","previouslyFormattedCitation":"(Canabal &amp; Margalef, 2017)"},"properties":{"noteIndex":0},"schema":"https://github.com/citation-style-language/schema/raw/master/csl-citation.json"}</w:instrText>
      </w:r>
      <w:r>
        <w:fldChar w:fldCharType="separate"/>
      </w:r>
      <w:r w:rsidRPr="00786049">
        <w:rPr>
          <w:noProof/>
        </w:rPr>
        <w:t xml:space="preserve">Canabal </w:t>
      </w:r>
      <w:r>
        <w:rPr>
          <w:noProof/>
        </w:rPr>
        <w:t>y</w:t>
      </w:r>
      <w:r w:rsidRPr="00786049">
        <w:rPr>
          <w:noProof/>
        </w:rPr>
        <w:t xml:space="preserve"> Margalef</w:t>
      </w:r>
      <w:r>
        <w:rPr>
          <w:noProof/>
        </w:rPr>
        <w:t xml:space="preserve"> (</w:t>
      </w:r>
      <w:r w:rsidRPr="00786049">
        <w:rPr>
          <w:noProof/>
        </w:rPr>
        <w:t>2017)</w:t>
      </w:r>
      <w:r>
        <w:fldChar w:fldCharType="end"/>
      </w:r>
      <w:r>
        <w:t xml:space="preserve">  </w:t>
      </w:r>
    </w:p>
    <w:p w:rsidR="00786049" w:rsidRDefault="00786049" w:rsidP="00786049">
      <w:pPr>
        <w:pStyle w:val="Prrafo"/>
      </w:pPr>
      <w:r>
        <w:t xml:space="preserve">  </w:t>
      </w:r>
    </w:p>
    <w:p w:rsidR="00786049" w:rsidRDefault="00786049" w:rsidP="00786049">
      <w:pPr>
        <w:pStyle w:val="Prrafo"/>
        <w:ind w:left="1276" w:firstLine="0"/>
      </w:pPr>
      <w:r>
        <w:t>La retroalimentación cumple la función esencial de apoyo y soporte para el aprendizaje, no tanto en su visión de "feedback" exclusivamente sino desde la perspectiva de "feedforward". Es decir, no sólo para revisar un trabajo ya finalizado, detectar y corregir errores o señalar aciertos sino para orientar, apoyar y estimular al estudiante en su aprendizaje posterior (p. 151).</w:t>
      </w:r>
    </w:p>
    <w:p w:rsidR="00540C2E" w:rsidRDefault="00540C2E" w:rsidP="00540C2E">
      <w:pPr>
        <w:pStyle w:val="Prrafo"/>
      </w:pPr>
    </w:p>
    <w:p w:rsidR="00540C2E" w:rsidRDefault="00540C2E" w:rsidP="00540C2E">
      <w:pPr>
        <w:pStyle w:val="Prrafo"/>
      </w:pPr>
      <w:r>
        <w:t xml:space="preserve">Su propósito es que la evaluación esté orientada al aprendizaje con un sentido prospectivo y constructivo, constituyéndose en un apoyo clave en el aprendizaje autodirigido, la autoreflexión y la autoevaluación  </w:t>
      </w:r>
      <w:r>
        <w:fldChar w:fldCharType="begin" w:fldLock="1"/>
      </w:r>
      <w:r w:rsidR="00586F58">
        <w:instrText>ADDIN CSL_CITATION {"citationItems":[{"id":"ITEM-1","itemData":{"abstract":"Resumen: Este artículo presenta los resultados de una investigación-acción centrada en el análisis de los procesos de retroalimentación entre estudiantes y profesores entendidos desde una comprensión de la evaluación como aprendizaje. El contexto de la investigación es el Máster en Docencia Universitaria, en el que participa profesorado de diferentes ramas de conocimiento que desarrolla docencia en el ámbito universitario. Se detalla el primer ciclo de la espiral autorreflexiva de la investigación-acción, en el que se sistematizaron y analizaron los datos recogidos mediante diversos instrumentos, como cartas de retroalimentación, diarios reflexivos, grupos de discusión y entrevistas grupales. Los resultados muestran la relevancia del proceso de elaboración, recepción y análisis de las cartas como herramienta de retroalimentación así como su incidencia en la motivación de los estudiantes y en la mejora de sus aprendizajes posteriores. Se aportan datos sobre los diferentes tipos y condiciones de la retroalimentación que inciden en una evaluación orientada al aprendizaje. Es de destacar el impacto que el desarrollo de los procesos de retroalimentación tuvo en la esfera emocional y personal de los participantes. Las cartas de retroalimentación permitieron promover procesos de evaluación globales, complejos y auténticos, y por tanto, aprendizajes profundos, relevantes, más allá de los meramente estratégicos. Desde la perspectiva del profesorado-investigador se señalan las contribuciones de este proceso al análisis, reflexión y mejora de su práctica docente, y por tanto, de su propio desarrollo profesional. Palabras clave: desarrollo profesional, estrategias reflexivas, evaluación formativa, innovación docente, investigación-acción, retroalimentación.","author":[{"dropping-particle":"","family":"Canabal","given":"Cristina","non-dropping-particle":"","parse-names":false,"suffix":""},{"dropping-particle":"","family":"Margalef","given":"Leonor","non-dropping-particle":"","parse-names":false,"suffix":""}],"container-title":"Profesorado. Revista de Currículum y Formación de Profesorado","id":"ITEM-1","issued":{"date-parts":[["2017"]]},"page":"149-170","title":"LA RETROALIMENTACIÓN: LA CLAVE PARA UNA EVALUACIÓN ORIENTADA AL APRENDIZAJE","type":"article-journal","volume":"21"},"uris":["http://www.mendeley.com/documents/?uuid=9d467d48-b857-40cc-b257-03b962a87863"]}],"mendeley":{"formattedCitation":"(Canabal &amp; Margalef, 2017)","manualFormatting":"(Canabal y Margalef, 2017)","plainTextFormattedCitation":"(Canabal &amp; Margalef, 2017)","previouslyFormattedCitation":"(Canabal &amp; Margalef, 2017)"},"properties":{"noteIndex":0},"schema":"https://github.com/citation-style-language/schema/raw/master/csl-citation.json"}</w:instrText>
      </w:r>
      <w:r>
        <w:fldChar w:fldCharType="separate"/>
      </w:r>
      <w:r>
        <w:rPr>
          <w:noProof/>
        </w:rPr>
        <w:t>(Canabal y</w:t>
      </w:r>
      <w:r w:rsidRPr="00540C2E">
        <w:rPr>
          <w:noProof/>
        </w:rPr>
        <w:t xml:space="preserve"> Margalef, 2017)</w:t>
      </w:r>
      <w:r>
        <w:fldChar w:fldCharType="end"/>
      </w:r>
      <w:r>
        <w:t>.</w:t>
      </w:r>
    </w:p>
    <w:p w:rsidR="00540C2E" w:rsidRDefault="00540C2E" w:rsidP="00786049">
      <w:pPr>
        <w:pStyle w:val="Prrafo"/>
        <w:ind w:left="1276" w:firstLine="0"/>
      </w:pPr>
    </w:p>
    <w:p w:rsidR="00540C2E" w:rsidRDefault="00540C2E" w:rsidP="00ED1736">
      <w:pPr>
        <w:pStyle w:val="Ttulo2"/>
      </w:pPr>
      <w:bookmarkStart w:id="19" w:name="_Toc36193337"/>
      <w:r>
        <w:t>Tipos de retroalimentación</w:t>
      </w:r>
      <w:bookmarkEnd w:id="19"/>
    </w:p>
    <w:p w:rsidR="00586F58" w:rsidRDefault="00586F58" w:rsidP="00586F58"/>
    <w:p w:rsidR="00586F58" w:rsidRDefault="00586F58" w:rsidP="00586F58"/>
    <w:p w:rsidR="003175BC" w:rsidRDefault="00586F58" w:rsidP="00533C80">
      <w:pPr>
        <w:pStyle w:val="Prrafo"/>
      </w:pPr>
      <w:r w:rsidRPr="00586F58">
        <w:fldChar w:fldCharType="begin" w:fldLock="1"/>
      </w:r>
      <w:r w:rsidR="00533C80">
        <w:instrText>ADDIN CSL_CITATION {"citationItems":[{"id":"ITEM-1","itemData":{"author":[{"dropping-particle":"","family":"Forster","given":"Carla","non-dropping-particle":"","parse-names":false,"suffix":""}],"editor":[{"dropping-particle":"","family":"UC","given":"Ediciones","non-dropping-particle":"","parse-names":false,"suffix":""}],"id":"ITEM-1","issued":{"date-parts":[["2017"]]},"number-of-pages":"342","publisher-place":"Santiago de Chile","title":"EL PODER DE LA EVALUACION EN EL AULA: Mejores decisiones para promover aprendizajes","type":"book"},"uris":["http://www.mendeley.com/documents/?uuid=787bb66a-e433-417d-b266-4a76e6441fd9"]}],"mendeley":{"formattedCitation":"(Forster, 2017)","manualFormatting":"Forster (2017)","plainTextFormattedCitation":"(Forster, 2017)","previouslyFormattedCitation":"(Forster, 2017)"},"properties":{"noteIndex":0},"schema":"https://github.com/citation-style-language/schema/raw/master/csl-citation.json"}</w:instrText>
      </w:r>
      <w:r w:rsidRPr="00586F58">
        <w:fldChar w:fldCharType="separate"/>
      </w:r>
      <w:r w:rsidRPr="00586F58">
        <w:rPr>
          <w:noProof/>
        </w:rPr>
        <w:t>Forster (2017)</w:t>
      </w:r>
      <w:r w:rsidRPr="00586F58">
        <w:fldChar w:fldCharType="end"/>
      </w:r>
      <w:r w:rsidR="00533C80">
        <w:t>, plantea que l</w:t>
      </w:r>
      <w:r w:rsidR="003175BC">
        <w:t>a retroalimentación efectiva</w:t>
      </w:r>
      <w:r w:rsidR="00892104">
        <w:t xml:space="preserve"> se logra a partir de los siguientes tipos:  la retroalimentación centrada en la tarea, la centrada en el proceso de la tarea, la centrada en la autorregulación y la centrada en el contenido, ya que éstas permiten disminuir la brecha del aprendizaje. En cuanto </w:t>
      </w:r>
      <w:r w:rsidR="00533C80">
        <w:t>a la retroalimentación centrada en las personas, no está enfocada en el aprendizaje del estudiante, sino a sus cualidades como ser humano.</w:t>
      </w:r>
      <w:r w:rsidR="00892104">
        <w:t xml:space="preserve"> </w:t>
      </w:r>
    </w:p>
    <w:p w:rsidR="003175BC" w:rsidRDefault="003175BC" w:rsidP="00586F58">
      <w:pPr>
        <w:pStyle w:val="Prrafo"/>
      </w:pPr>
    </w:p>
    <w:p w:rsidR="00533C80" w:rsidRDefault="00533C80" w:rsidP="00586F58">
      <w:pPr>
        <w:pStyle w:val="Prrafo"/>
      </w:pPr>
      <w:r>
        <w:t>A continuación, se presenta cada uno de estos tipos y su enfoque:</w:t>
      </w:r>
    </w:p>
    <w:p w:rsidR="00767A14" w:rsidRDefault="00767A14" w:rsidP="00586F58">
      <w:pPr>
        <w:pStyle w:val="Prrafo"/>
      </w:pPr>
    </w:p>
    <w:p w:rsidR="00767A14" w:rsidRPr="00586F58" w:rsidRDefault="00767A14" w:rsidP="00586F58">
      <w:pPr>
        <w:pStyle w:val="Prrafo"/>
      </w:pPr>
    </w:p>
    <w:p w:rsidR="00540C2E" w:rsidRDefault="00586F58" w:rsidP="00786049">
      <w:pPr>
        <w:pStyle w:val="Prrafo"/>
        <w:ind w:left="1276" w:firstLine="0"/>
      </w:pPr>
      <w:r>
        <w:rPr>
          <w:noProof/>
          <w:lang w:val="es-ES" w:eastAsia="es-ES"/>
        </w:rPr>
        <w:lastRenderedPageBreak/>
        <w:drawing>
          <wp:anchor distT="0" distB="0" distL="114300" distR="114300" simplePos="0" relativeHeight="251657728" behindDoc="1" locked="0" layoutInCell="1" allowOverlap="1" wp14:anchorId="116994B6" wp14:editId="1A7ACCCE">
            <wp:simplePos x="0" y="0"/>
            <wp:positionH relativeFrom="column">
              <wp:posOffset>-689610</wp:posOffset>
            </wp:positionH>
            <wp:positionV relativeFrom="paragraph">
              <wp:posOffset>92710</wp:posOffset>
            </wp:positionV>
            <wp:extent cx="6804660" cy="4593590"/>
            <wp:effectExtent l="0" t="0" r="0" b="0"/>
            <wp:wrapTight wrapText="bothSides">
              <wp:wrapPolygon edited="0">
                <wp:start x="8889" y="269"/>
                <wp:lineTo x="7377" y="448"/>
                <wp:lineTo x="7317" y="717"/>
                <wp:lineTo x="7861" y="1881"/>
                <wp:lineTo x="7619" y="2866"/>
                <wp:lineTo x="7680" y="3135"/>
                <wp:lineTo x="8103" y="3314"/>
                <wp:lineTo x="726" y="4121"/>
                <wp:lineTo x="665" y="5285"/>
                <wp:lineTo x="1028" y="6181"/>
                <wp:lineTo x="605" y="6360"/>
                <wp:lineTo x="605" y="7614"/>
                <wp:lineTo x="726" y="8062"/>
                <wp:lineTo x="8526" y="9047"/>
                <wp:lineTo x="7135" y="9764"/>
                <wp:lineTo x="6289" y="10301"/>
                <wp:lineTo x="1814" y="10928"/>
                <wp:lineTo x="1028" y="11108"/>
                <wp:lineTo x="1028" y="11914"/>
                <wp:lineTo x="1391" y="13347"/>
                <wp:lineTo x="1693" y="15318"/>
                <wp:lineTo x="6531" y="16213"/>
                <wp:lineTo x="9071" y="16393"/>
                <wp:lineTo x="9736" y="17647"/>
                <wp:lineTo x="8647" y="18005"/>
                <wp:lineTo x="7680" y="18632"/>
                <wp:lineTo x="7680" y="20155"/>
                <wp:lineTo x="7801" y="20513"/>
                <wp:lineTo x="10038" y="21140"/>
                <wp:lineTo x="10219" y="21319"/>
                <wp:lineTo x="11731" y="21319"/>
                <wp:lineTo x="11913" y="21140"/>
                <wp:lineTo x="14150" y="20513"/>
                <wp:lineTo x="14211" y="18811"/>
                <wp:lineTo x="12941" y="18005"/>
                <wp:lineTo x="11731" y="17647"/>
                <wp:lineTo x="16569" y="17647"/>
                <wp:lineTo x="20741" y="17020"/>
                <wp:lineTo x="20681" y="15945"/>
                <wp:lineTo x="19532" y="14870"/>
                <wp:lineTo x="20560" y="14601"/>
                <wp:lineTo x="20378" y="13705"/>
                <wp:lineTo x="16387" y="13347"/>
                <wp:lineTo x="20076" y="13347"/>
                <wp:lineTo x="20439" y="13257"/>
                <wp:lineTo x="20439" y="11018"/>
                <wp:lineTo x="19653" y="10749"/>
                <wp:lineTo x="15420" y="10481"/>
                <wp:lineTo x="15480" y="10122"/>
                <wp:lineTo x="14392" y="9406"/>
                <wp:lineTo x="13062" y="9047"/>
                <wp:lineTo x="13848" y="9047"/>
                <wp:lineTo x="16327" y="7972"/>
                <wp:lineTo x="16327" y="7614"/>
                <wp:lineTo x="20499" y="7435"/>
                <wp:lineTo x="20681" y="6181"/>
                <wp:lineTo x="20681" y="5106"/>
                <wp:lineTo x="16569" y="4748"/>
                <wp:lineTo x="20560" y="4748"/>
                <wp:lineTo x="20439" y="3941"/>
                <wp:lineTo x="12880" y="3314"/>
                <wp:lineTo x="13243" y="3314"/>
                <wp:lineTo x="13424" y="2687"/>
                <wp:lineTo x="13243" y="1881"/>
                <wp:lineTo x="13727" y="806"/>
                <wp:lineTo x="13364" y="448"/>
                <wp:lineTo x="11066" y="269"/>
                <wp:lineTo x="8889" y="269"/>
              </wp:wrapPolygon>
            </wp:wrapTight>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04660" cy="4593590"/>
                    </a:xfrm>
                    <a:prstGeom prst="rect">
                      <a:avLst/>
                    </a:prstGeom>
                    <a:noFill/>
                  </pic:spPr>
                </pic:pic>
              </a:graphicData>
            </a:graphic>
            <wp14:sizeRelH relativeFrom="margin">
              <wp14:pctWidth>0</wp14:pctWidth>
            </wp14:sizeRelH>
            <wp14:sizeRelV relativeFrom="margin">
              <wp14:pctHeight>0</wp14:pctHeight>
            </wp14:sizeRelV>
          </wp:anchor>
        </w:drawing>
      </w:r>
    </w:p>
    <w:p w:rsidR="00ED1736" w:rsidRDefault="00ED1736" w:rsidP="00786049">
      <w:pPr>
        <w:pStyle w:val="Prrafo"/>
        <w:ind w:left="1276" w:firstLine="0"/>
      </w:pPr>
    </w:p>
    <w:p w:rsidR="00ED1736" w:rsidRDefault="00ED1736" w:rsidP="00786049">
      <w:pPr>
        <w:pStyle w:val="Prrafo"/>
        <w:ind w:left="1276" w:firstLine="0"/>
      </w:pPr>
    </w:p>
    <w:p w:rsidR="00540C2E" w:rsidRDefault="00540C2E" w:rsidP="00786049">
      <w:pPr>
        <w:pStyle w:val="Prrafo"/>
        <w:ind w:left="1276" w:firstLine="0"/>
      </w:pPr>
    </w:p>
    <w:p w:rsidR="00586F58" w:rsidRDefault="00586F58" w:rsidP="00786049">
      <w:pPr>
        <w:pStyle w:val="Prrafo"/>
        <w:ind w:left="1276" w:firstLine="0"/>
      </w:pPr>
    </w:p>
    <w:p w:rsidR="00586F58" w:rsidRDefault="00586F58" w:rsidP="00786049">
      <w:pPr>
        <w:pStyle w:val="Prrafo"/>
        <w:ind w:left="1276" w:firstLine="0"/>
      </w:pPr>
    </w:p>
    <w:p w:rsidR="00586F58" w:rsidRDefault="00586F58" w:rsidP="00786049">
      <w:pPr>
        <w:pStyle w:val="Prrafo"/>
        <w:ind w:left="1276" w:firstLine="0"/>
      </w:pPr>
    </w:p>
    <w:p w:rsidR="00586F58" w:rsidRDefault="00586F58" w:rsidP="00786049">
      <w:pPr>
        <w:pStyle w:val="Prrafo"/>
        <w:ind w:left="1276" w:firstLine="0"/>
      </w:pPr>
    </w:p>
    <w:p w:rsidR="00586F58" w:rsidRDefault="00586F58" w:rsidP="00786049">
      <w:pPr>
        <w:pStyle w:val="Prrafo"/>
        <w:ind w:left="1276" w:firstLine="0"/>
      </w:pPr>
    </w:p>
    <w:p w:rsidR="00533C80" w:rsidRDefault="00533C80" w:rsidP="00533C80">
      <w:pPr>
        <w:pStyle w:val="Descripcin"/>
        <w:jc w:val="center"/>
        <w:rPr>
          <w:rFonts w:ascii="Ancizar Sans Light Italic" w:hAnsi="Ancizar Sans Light Italic"/>
          <w:i w:val="0"/>
          <w:color w:val="auto"/>
          <w:sz w:val="20"/>
        </w:rPr>
      </w:pPr>
    </w:p>
    <w:p w:rsidR="00533C80" w:rsidRPr="00533C80" w:rsidRDefault="00533C80" w:rsidP="00533C80">
      <w:pPr>
        <w:pStyle w:val="Descripcin"/>
        <w:jc w:val="center"/>
        <w:rPr>
          <w:rFonts w:ascii="Ancizar Sans Light Italic" w:hAnsi="Ancizar Sans Light Italic"/>
          <w:i w:val="0"/>
          <w:color w:val="auto"/>
          <w:sz w:val="20"/>
        </w:rPr>
        <w:sectPr w:rsidR="00533C80" w:rsidRPr="00533C80" w:rsidSect="008F3104">
          <w:pgSz w:w="12240" w:h="15840" w:code="1"/>
          <w:pgMar w:top="1259" w:right="1701" w:bottom="1701" w:left="1701" w:header="720" w:footer="720" w:gutter="0"/>
          <w:cols w:space="720"/>
          <w:noEndnote/>
          <w:docGrid w:linePitch="326"/>
        </w:sectPr>
      </w:pPr>
      <w:bookmarkStart w:id="20" w:name="_Toc25677576"/>
      <w:r w:rsidRPr="00533C80">
        <w:rPr>
          <w:rFonts w:ascii="Ancizar Sans Light Italic" w:hAnsi="Ancizar Sans Light Italic"/>
          <w:i w:val="0"/>
          <w:color w:val="auto"/>
          <w:sz w:val="20"/>
        </w:rPr>
        <w:t xml:space="preserve">Figura </w:t>
      </w:r>
      <w:r w:rsidRPr="00533C80">
        <w:rPr>
          <w:rFonts w:ascii="Ancizar Sans Light Italic" w:hAnsi="Ancizar Sans Light Italic"/>
          <w:i w:val="0"/>
          <w:color w:val="auto"/>
          <w:sz w:val="20"/>
        </w:rPr>
        <w:fldChar w:fldCharType="begin"/>
      </w:r>
      <w:r w:rsidRPr="00533C80">
        <w:rPr>
          <w:rFonts w:ascii="Ancizar Sans Light Italic" w:hAnsi="Ancizar Sans Light Italic"/>
          <w:i w:val="0"/>
          <w:color w:val="auto"/>
          <w:sz w:val="20"/>
        </w:rPr>
        <w:instrText xml:space="preserve"> SEQ Figura \* ARABIC </w:instrText>
      </w:r>
      <w:r w:rsidRPr="00533C80">
        <w:rPr>
          <w:rFonts w:ascii="Ancizar Sans Light Italic" w:hAnsi="Ancizar Sans Light Italic"/>
          <w:i w:val="0"/>
          <w:color w:val="auto"/>
          <w:sz w:val="20"/>
        </w:rPr>
        <w:fldChar w:fldCharType="separate"/>
      </w:r>
      <w:r w:rsidR="00802BA3">
        <w:rPr>
          <w:rFonts w:ascii="Ancizar Sans Light Italic" w:hAnsi="Ancizar Sans Light Italic"/>
          <w:i w:val="0"/>
          <w:noProof/>
          <w:color w:val="auto"/>
          <w:sz w:val="20"/>
        </w:rPr>
        <w:t>5</w:t>
      </w:r>
      <w:r w:rsidRPr="00533C80">
        <w:rPr>
          <w:rFonts w:ascii="Ancizar Sans Light Italic" w:hAnsi="Ancizar Sans Light Italic"/>
          <w:i w:val="0"/>
          <w:color w:val="auto"/>
          <w:sz w:val="20"/>
        </w:rPr>
        <w:fldChar w:fldCharType="end"/>
      </w:r>
      <w:r w:rsidRPr="00533C80">
        <w:rPr>
          <w:rFonts w:ascii="Ancizar Sans Light Italic" w:hAnsi="Ancizar Sans Light Italic"/>
          <w:i w:val="0"/>
          <w:color w:val="auto"/>
          <w:sz w:val="20"/>
        </w:rPr>
        <w:t>. Tipos de retroalimentación de la evaluación</w:t>
      </w:r>
      <w:r>
        <w:rPr>
          <w:rFonts w:ascii="Ancizar Sans Light Italic" w:hAnsi="Ancizar Sans Light Italic"/>
          <w:i w:val="0"/>
          <w:color w:val="auto"/>
          <w:sz w:val="20"/>
        </w:rPr>
        <w:t xml:space="preserve">. Adaptado de  </w:t>
      </w:r>
      <w:r>
        <w:rPr>
          <w:rFonts w:ascii="Ancizar Sans Light Italic" w:hAnsi="Ancizar Sans Light Italic"/>
          <w:i w:val="0"/>
          <w:color w:val="auto"/>
          <w:sz w:val="20"/>
        </w:rPr>
        <w:fldChar w:fldCharType="begin" w:fldLock="1"/>
      </w:r>
      <w:r>
        <w:rPr>
          <w:rFonts w:ascii="Ancizar Sans Light Italic" w:hAnsi="Ancizar Sans Light Italic"/>
          <w:i w:val="0"/>
          <w:color w:val="auto"/>
          <w:sz w:val="20"/>
        </w:rPr>
        <w:instrText>ADDIN CSL_CITATION {"citationItems":[{"id":"ITEM-1","itemData":{"author":[{"dropping-particle":"","family":"Forster","given":"Carla","non-dropping-particle":"","parse-names":false,"suffix":""}],"editor":[{"dropping-particle":"","family":"UC","given":"Ediciones","non-dropping-particle":"","parse-names":false,"suffix":""}],"id":"ITEM-1","issued":{"date-parts":[["2017"]]},"number-of-pages":"342","publisher-place":"Santiago de Chile","title":"EL PODER DE LA EVALUACION EN EL AULA: Mejores decisiones para promover aprendizajes","type":"book"},"uris":["http://www.mendeley.com/documents/?uuid=787bb66a-e433-417d-b266-4a76e6441fd9"]}],"mendeley":{"formattedCitation":"(Forster, 2017)","manualFormatting":"Forster (2017)","plainTextFormattedCitation":"(Forster, 2017)"},"properties":{"noteIndex":0},"schema":"https://github.com/citation-style-language/schema/raw/master/csl-citation.json"}</w:instrText>
      </w:r>
      <w:r>
        <w:rPr>
          <w:rFonts w:ascii="Ancizar Sans Light Italic" w:hAnsi="Ancizar Sans Light Italic"/>
          <w:i w:val="0"/>
          <w:color w:val="auto"/>
          <w:sz w:val="20"/>
        </w:rPr>
        <w:fldChar w:fldCharType="separate"/>
      </w:r>
      <w:r w:rsidRPr="00533C80">
        <w:rPr>
          <w:rFonts w:ascii="Ancizar Sans Light Italic" w:hAnsi="Ancizar Sans Light Italic"/>
          <w:i w:val="0"/>
          <w:noProof/>
          <w:color w:val="auto"/>
          <w:sz w:val="20"/>
        </w:rPr>
        <w:t>Forster</w:t>
      </w:r>
      <w:r>
        <w:rPr>
          <w:rFonts w:ascii="Ancizar Sans Light Italic" w:hAnsi="Ancizar Sans Light Italic"/>
          <w:i w:val="0"/>
          <w:noProof/>
          <w:color w:val="auto"/>
          <w:sz w:val="20"/>
        </w:rPr>
        <w:t xml:space="preserve"> (</w:t>
      </w:r>
      <w:r w:rsidRPr="00533C80">
        <w:rPr>
          <w:rFonts w:ascii="Ancizar Sans Light Italic" w:hAnsi="Ancizar Sans Light Italic"/>
          <w:i w:val="0"/>
          <w:noProof/>
          <w:color w:val="auto"/>
          <w:sz w:val="20"/>
        </w:rPr>
        <w:t>2017)</w:t>
      </w:r>
      <w:bookmarkEnd w:id="20"/>
      <w:r>
        <w:rPr>
          <w:rFonts w:ascii="Ancizar Sans Light Italic" w:hAnsi="Ancizar Sans Light Italic"/>
          <w:i w:val="0"/>
          <w:color w:val="auto"/>
          <w:sz w:val="20"/>
        </w:rPr>
        <w:fldChar w:fldCharType="end"/>
      </w:r>
    </w:p>
    <w:p w:rsidR="002F75C7" w:rsidRDefault="005C7338" w:rsidP="005C7338">
      <w:pPr>
        <w:pStyle w:val="Ttulo1"/>
      </w:pPr>
      <w:bookmarkStart w:id="21" w:name="_Toc36193338"/>
      <w:r>
        <w:lastRenderedPageBreak/>
        <w:t>DESARROLLO DEL CONTENIDO DE LA UNIDAD TEMÁTICA</w:t>
      </w:r>
      <w:bookmarkEnd w:id="21"/>
    </w:p>
    <w:p w:rsidR="005C7338" w:rsidRDefault="005C7338" w:rsidP="005C7338"/>
    <w:p w:rsidR="005C7338" w:rsidRDefault="005C7338" w:rsidP="005C7338">
      <w:pPr>
        <w:pStyle w:val="Ttulo2"/>
      </w:pPr>
      <w:bookmarkStart w:id="22" w:name="_Toc36193339"/>
      <w:r>
        <w:t>Nombre de la unidad temática</w:t>
      </w:r>
      <w:bookmarkEnd w:id="22"/>
    </w:p>
    <w:p w:rsidR="005C7338" w:rsidRDefault="005C7338" w:rsidP="005C7338"/>
    <w:p w:rsidR="005C7338" w:rsidRDefault="006B654E" w:rsidP="005C7338">
      <w:pPr>
        <w:pStyle w:val="Ttulo2"/>
      </w:pPr>
      <w:bookmarkStart w:id="23" w:name="_Toc36193340"/>
      <w:r>
        <w:t>Tema X</w:t>
      </w:r>
      <w:r w:rsidR="005C7338">
        <w:t>.</w:t>
      </w:r>
      <w:bookmarkEnd w:id="23"/>
    </w:p>
    <w:p w:rsidR="005C7338" w:rsidRDefault="005C7338" w:rsidP="005C7338"/>
    <w:p w:rsidR="005C7338" w:rsidRDefault="005C7338" w:rsidP="005C7338"/>
    <w:p w:rsidR="005C7338" w:rsidRDefault="00EA14EB" w:rsidP="00EA14EB">
      <w:pPr>
        <w:pStyle w:val="Prrafo"/>
      </w:pPr>
      <w:r>
        <w:t xml:space="preserve">Dependiendo de los créditos que </w:t>
      </w:r>
      <w:r w:rsidR="006B654E">
        <w:t>tenga la asignatura,</w:t>
      </w:r>
      <w:r>
        <w:t xml:space="preserve"> se sugieren la cantidad de unidades temáticas a desarrollar:</w:t>
      </w:r>
    </w:p>
    <w:p w:rsidR="00EA14EB" w:rsidRDefault="00EA14EB" w:rsidP="00EA14EB">
      <w:pPr>
        <w:pStyle w:val="Piedetabla"/>
      </w:pPr>
      <w:bookmarkStart w:id="24" w:name="_Toc19260705"/>
      <w:r w:rsidRPr="00E60F72">
        <w:rPr>
          <w:i/>
        </w:rPr>
        <w:t xml:space="preserve">Tabla </w:t>
      </w:r>
      <w:r w:rsidR="00E20400" w:rsidRPr="00E60F72">
        <w:rPr>
          <w:i/>
        </w:rPr>
        <w:fldChar w:fldCharType="begin"/>
      </w:r>
      <w:r w:rsidR="00E20400" w:rsidRPr="00E60F72">
        <w:rPr>
          <w:i/>
        </w:rPr>
        <w:instrText xml:space="preserve"> SEQ Tabla \* ARABIC </w:instrText>
      </w:r>
      <w:r w:rsidR="00E20400" w:rsidRPr="00E60F72">
        <w:rPr>
          <w:i/>
        </w:rPr>
        <w:fldChar w:fldCharType="separate"/>
      </w:r>
      <w:r w:rsidRPr="00E60F72">
        <w:rPr>
          <w:i/>
          <w:noProof/>
        </w:rPr>
        <w:t>4</w:t>
      </w:r>
      <w:r w:rsidR="00E20400" w:rsidRPr="00E60F72">
        <w:rPr>
          <w:i/>
          <w:noProof/>
        </w:rPr>
        <w:fldChar w:fldCharType="end"/>
      </w:r>
      <w:r>
        <w:t>.</w:t>
      </w:r>
      <w:bookmarkEnd w:id="24"/>
      <w:r>
        <w:t xml:space="preserve"> </w:t>
      </w:r>
    </w:p>
    <w:p w:rsidR="00EA14EB" w:rsidRDefault="00EA14EB" w:rsidP="00EA14EB">
      <w:pPr>
        <w:pStyle w:val="Piedetabla"/>
      </w:pPr>
      <w:r>
        <w:t>N0. de unidades por N0. de créditos</w:t>
      </w:r>
    </w:p>
    <w:tbl>
      <w:tblPr>
        <w:tblStyle w:val="Tablaconcuadrcula"/>
        <w:tblW w:w="0" w:type="auto"/>
        <w:tblLook w:val="04A0" w:firstRow="1" w:lastRow="0" w:firstColumn="1" w:lastColumn="0" w:noHBand="0" w:noVBand="1"/>
      </w:tblPr>
      <w:tblGrid>
        <w:gridCol w:w="4413"/>
        <w:gridCol w:w="4415"/>
      </w:tblGrid>
      <w:tr w:rsidR="00EA14EB" w:rsidTr="00EA14EB">
        <w:tc>
          <w:tcPr>
            <w:tcW w:w="4489" w:type="dxa"/>
          </w:tcPr>
          <w:p w:rsidR="00EA14EB" w:rsidRPr="00EA14EB" w:rsidRDefault="00EA14EB" w:rsidP="00EA14EB">
            <w:pPr>
              <w:pStyle w:val="Prrafo"/>
              <w:ind w:firstLine="0"/>
              <w:jc w:val="center"/>
              <w:rPr>
                <w:b/>
              </w:rPr>
            </w:pPr>
            <w:r w:rsidRPr="00EA14EB">
              <w:rPr>
                <w:b/>
              </w:rPr>
              <w:t>N0. de créditos</w:t>
            </w:r>
          </w:p>
        </w:tc>
        <w:tc>
          <w:tcPr>
            <w:tcW w:w="4489" w:type="dxa"/>
          </w:tcPr>
          <w:p w:rsidR="00EA14EB" w:rsidRPr="00EA14EB" w:rsidRDefault="00EA14EB" w:rsidP="00EA14EB">
            <w:pPr>
              <w:pStyle w:val="Prrafo"/>
              <w:ind w:firstLine="0"/>
              <w:jc w:val="center"/>
              <w:rPr>
                <w:b/>
              </w:rPr>
            </w:pPr>
            <w:r w:rsidRPr="00EA14EB">
              <w:rPr>
                <w:b/>
              </w:rPr>
              <w:t>N0. de unidades</w:t>
            </w:r>
          </w:p>
        </w:tc>
      </w:tr>
      <w:tr w:rsidR="00EA14EB" w:rsidTr="00EA14EB">
        <w:tc>
          <w:tcPr>
            <w:tcW w:w="4489" w:type="dxa"/>
          </w:tcPr>
          <w:p w:rsidR="00EA14EB" w:rsidRDefault="00EA14EB" w:rsidP="00EA14EB">
            <w:pPr>
              <w:pStyle w:val="Prrafo"/>
              <w:ind w:firstLine="0"/>
              <w:jc w:val="center"/>
            </w:pPr>
            <w:r>
              <w:t>De 2 a 3 créditos</w:t>
            </w:r>
          </w:p>
        </w:tc>
        <w:tc>
          <w:tcPr>
            <w:tcW w:w="4489" w:type="dxa"/>
          </w:tcPr>
          <w:p w:rsidR="00EA14EB" w:rsidRDefault="00EA14EB" w:rsidP="00EA14EB">
            <w:pPr>
              <w:pStyle w:val="Prrafo"/>
              <w:ind w:firstLine="0"/>
              <w:jc w:val="center"/>
            </w:pPr>
            <w:r>
              <w:t>De 2 a 4 unidades</w:t>
            </w:r>
          </w:p>
        </w:tc>
      </w:tr>
      <w:tr w:rsidR="00EA14EB" w:rsidTr="00EA14EB">
        <w:tc>
          <w:tcPr>
            <w:tcW w:w="4489" w:type="dxa"/>
          </w:tcPr>
          <w:p w:rsidR="00EA14EB" w:rsidRDefault="00EA14EB" w:rsidP="00EA14EB">
            <w:pPr>
              <w:pStyle w:val="Prrafo"/>
              <w:ind w:firstLine="0"/>
              <w:jc w:val="center"/>
            </w:pPr>
            <w:r>
              <w:t>De 4 a 5 créditos</w:t>
            </w:r>
          </w:p>
        </w:tc>
        <w:tc>
          <w:tcPr>
            <w:tcW w:w="4489" w:type="dxa"/>
          </w:tcPr>
          <w:p w:rsidR="00EA14EB" w:rsidRDefault="00EA14EB" w:rsidP="00EA14EB">
            <w:pPr>
              <w:pStyle w:val="Prrafo"/>
              <w:ind w:firstLine="0"/>
              <w:jc w:val="center"/>
            </w:pPr>
            <w:r>
              <w:t>De 4 a 6 unidades</w:t>
            </w:r>
          </w:p>
        </w:tc>
      </w:tr>
    </w:tbl>
    <w:p w:rsidR="00EA14EB" w:rsidRDefault="00EA14EB" w:rsidP="00EA14EB">
      <w:pPr>
        <w:pStyle w:val="Piedetabla"/>
      </w:pPr>
      <w:r>
        <w:t xml:space="preserve">Elaboración propia. </w:t>
      </w:r>
      <w:r w:rsidR="00D32B0E">
        <w:t>2020</w:t>
      </w:r>
    </w:p>
    <w:p w:rsidR="00F74050" w:rsidRDefault="00F74050" w:rsidP="00EA14EB">
      <w:pPr>
        <w:pStyle w:val="Piedetabla"/>
      </w:pPr>
    </w:p>
    <w:p w:rsidR="006B654E" w:rsidRDefault="00F74050" w:rsidP="00F74050">
      <w:pPr>
        <w:pStyle w:val="Prrafo"/>
      </w:pPr>
      <w:r>
        <w:t>Las unidades temáticas deben presentar el desarrollo del tema, el cual</w:t>
      </w:r>
      <w:r w:rsidR="006B654E">
        <w:t>,</w:t>
      </w:r>
      <w:r>
        <w:t xml:space="preserve"> </w:t>
      </w:r>
      <w:r w:rsidR="006B654E">
        <w:t xml:space="preserve">además de la escritura </w:t>
      </w:r>
      <w:r>
        <w:t xml:space="preserve">puede incluir videos explicativos, videos tutoriales, </w:t>
      </w:r>
      <w:r w:rsidR="006B654E">
        <w:t xml:space="preserve">enlaces directos a otras páginas, ejemplos prácticos, imágenes, </w:t>
      </w:r>
      <w:r w:rsidR="00056C30">
        <w:t xml:space="preserve">mapas conceptuales, infografías, </w:t>
      </w:r>
      <w:r w:rsidR="006B654E">
        <w:t>recursos interactivos, juegos, blogs, entre otros recursos.</w:t>
      </w:r>
    </w:p>
    <w:p w:rsidR="00056C30" w:rsidRDefault="00056C30" w:rsidP="00F74050">
      <w:pPr>
        <w:pStyle w:val="Prrafo"/>
      </w:pPr>
    </w:p>
    <w:p w:rsidR="00056C30" w:rsidRDefault="00056C30" w:rsidP="00F74050">
      <w:pPr>
        <w:pStyle w:val="Prrafo"/>
      </w:pPr>
      <w:r>
        <w:t>Recuerde que en un curso virtual el estudiante es el protagonista de su aprendizaje, por lo tanto, el lenguaje debe ser claro, incluyente y sencillo, de forma que el estudiante comprenda más fácil el conocimiento que está adquiriendo.</w:t>
      </w:r>
    </w:p>
    <w:p w:rsidR="00056C30" w:rsidRDefault="00056C30" w:rsidP="00F74050">
      <w:pPr>
        <w:pStyle w:val="Prrafo"/>
      </w:pPr>
    </w:p>
    <w:p w:rsidR="00056C30" w:rsidRDefault="00056C30" w:rsidP="00F74050">
      <w:pPr>
        <w:pStyle w:val="Prrafo"/>
      </w:pPr>
      <w:r>
        <w:t>Asimismo, uno de los objetivos de los cursos virtuales es el aprendizaje colaborativo, por lo que se pueden proponer acciones pedagógicas en esta dirección, las cuales pueden ser, talleres, foros, wikis, blogs, entre otros.</w:t>
      </w:r>
    </w:p>
    <w:p w:rsidR="006B654E" w:rsidRDefault="006B654E" w:rsidP="00F74050">
      <w:pPr>
        <w:pStyle w:val="Prrafo"/>
      </w:pPr>
    </w:p>
    <w:p w:rsidR="00D32B0E" w:rsidRDefault="00D32B0E" w:rsidP="00F74050">
      <w:pPr>
        <w:pStyle w:val="Prrafo"/>
        <w:rPr>
          <w:color w:val="404040" w:themeColor="text1" w:themeTint="BF"/>
        </w:rPr>
      </w:pPr>
    </w:p>
    <w:p w:rsidR="00D32B0E" w:rsidRDefault="00D32B0E" w:rsidP="00F74050">
      <w:pPr>
        <w:pStyle w:val="Prrafo"/>
        <w:rPr>
          <w:color w:val="404040" w:themeColor="text1" w:themeTint="BF"/>
        </w:rPr>
      </w:pPr>
    </w:p>
    <w:p w:rsidR="00D32B0E" w:rsidRDefault="00D32B0E" w:rsidP="00F74050">
      <w:pPr>
        <w:pStyle w:val="Prrafo"/>
        <w:rPr>
          <w:color w:val="404040" w:themeColor="text1" w:themeTint="BF"/>
        </w:rPr>
      </w:pPr>
    </w:p>
    <w:p w:rsidR="00D32B0E" w:rsidRDefault="00D32B0E" w:rsidP="00F74050">
      <w:pPr>
        <w:pStyle w:val="Prrafo"/>
        <w:rPr>
          <w:color w:val="404040" w:themeColor="text1" w:themeTint="BF"/>
        </w:rPr>
      </w:pPr>
    </w:p>
    <w:p w:rsidR="00D32B0E" w:rsidRDefault="00D32B0E" w:rsidP="00F74050">
      <w:pPr>
        <w:pStyle w:val="Prrafo"/>
        <w:rPr>
          <w:color w:val="404040" w:themeColor="text1" w:themeTint="BF"/>
        </w:rPr>
      </w:pPr>
    </w:p>
    <w:p w:rsidR="0098631E" w:rsidRDefault="0098631E" w:rsidP="00D32B0E">
      <w:pPr>
        <w:pStyle w:val="Prrafo"/>
        <w:rPr>
          <w:color w:val="404040" w:themeColor="text1" w:themeTint="BF"/>
        </w:rPr>
      </w:pPr>
      <w:r w:rsidRPr="0098631E">
        <w:rPr>
          <w:noProof/>
          <w:color w:val="404040" w:themeColor="text1" w:themeTint="BF"/>
          <w:lang w:val="es-ES" w:eastAsia="es-ES"/>
        </w:rPr>
        <w:lastRenderedPageBreak/>
        <mc:AlternateContent>
          <mc:Choice Requires="wps">
            <w:drawing>
              <wp:anchor distT="45720" distB="45720" distL="114300" distR="114300" simplePos="0" relativeHeight="251661824" behindDoc="0" locked="0" layoutInCell="1" allowOverlap="1" wp14:anchorId="4FE3BFE1" wp14:editId="6F45080E">
                <wp:simplePos x="0" y="0"/>
                <wp:positionH relativeFrom="column">
                  <wp:posOffset>-116205</wp:posOffset>
                </wp:positionH>
                <wp:positionV relativeFrom="paragraph">
                  <wp:posOffset>0</wp:posOffset>
                </wp:positionV>
                <wp:extent cx="236093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rsidR="0098631E" w:rsidRPr="0098631E" w:rsidRDefault="0098631E" w:rsidP="0098631E">
                            <w:pPr>
                              <w:jc w:val="center"/>
                              <w:rPr>
                                <w:rFonts w:ascii="Ancizar Sans Black" w:hAnsi="Ancizar Sans Black"/>
                                <w:color w:val="0070C0"/>
                                <w:sz w:val="40"/>
                                <w:szCs w:val="40"/>
                              </w:rPr>
                            </w:pPr>
                            <w:r w:rsidRPr="0098631E">
                              <w:rPr>
                                <w:rFonts w:ascii="Ancizar Sans Black" w:hAnsi="Ancizar Sans Black"/>
                                <w:color w:val="0070C0"/>
                                <w:sz w:val="40"/>
                                <w:szCs w:val="40"/>
                              </w:rPr>
                              <w:t>Para recorda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FE3BFE1" id="_x0000_t202" coordsize="21600,21600" o:spt="202" path="m,l,21600r21600,l21600,xe">
                <v:stroke joinstyle="miter"/>
                <v:path gradientshapeok="t" o:connecttype="rect"/>
              </v:shapetype>
              <v:shape id="Cuadro de texto 2" o:spid="_x0000_s1026" type="#_x0000_t202" style="position:absolute;left:0;text-align:left;margin-left:-9.15pt;margin-top:0;width:185.9pt;height:110.6pt;z-index:2516669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4jqFAIAAPwDAAAOAAAAZHJzL2Uyb0RvYy54bWysU11v2yAUfZ+0/4B4X+y4SdpYcaouXaZJ&#10;3YfU7QcQwDEacBmQ2N2v7wWnabS9TfMDAt97D/ece1jdDkaTo/RBgW3odFJSIi0Hoey+oT++b9/d&#10;UBIis4JpsLKhTzLQ2/XbN6ve1bKCDrSQniCIDXXvGtrF6OqiCLyThoUJOGkx2II3LOLR7wvhWY/o&#10;RhdVWS6KHrxwHrgMAf/ej0G6zvhtK3n82rZBRqIbir3FvPq87tJarFes3nvmOsVPbbB/6MIwZfHS&#10;M9Q9i4wcvPoLyijuIUAbJxxMAW2ruMwckM20/IPNY8eczFxQnODOMoX/B8u/HL95okRDq+k1JZYZ&#10;HNLmwIQHIiSJcohAqiRT70KN2Y8O8+PwHgYcd6Yc3APwn4FY2HTM7uWd99B3kglsc5oqi4vSESck&#10;kF3/GQTexg4RMtDQepM0RFUIouO4ns4jwj4Ix5/V1aJcXmGIY2w6K2eLKg+xYPVLufMhfpRgSNo0&#10;1KMHMjw7PoSY2mH1S0q6zcJWaZ19oC3pG7qcV/NccBExKqJNtTINvSnTNxonsfxgRS6OTOlxjxdo&#10;e6KdmI6c47AbMDFpsQPxhAJ4GO2Izwc3HfjflPRoxYaGXwfmJSX6k0URl9PZLHk3H2bza2RM/GVk&#10;dxlhliNUQyMl43YTs98T1+DuUOytyjK8dnLqFS2W1Tk9h+Thy3POen2062cAAAD//wMAUEsDBBQA&#10;BgAIAAAAIQDrP39r3gAAAAgBAAAPAAAAZHJzL2Rvd25yZXYueG1sTI9LT8MwEITvSPwHa5G4tc6j&#10;gSpkUyEeEkfagsTRjTdxRLyOYrcN/x5zosfRjGa+qTazHcSJJt87RkiXCQjixumeO4SP/etiDcIH&#10;xVoNjgnhhzxs6uurSpXanXlLp13oRCxhXyoEE8JYSukbQ1b5pRuJo9e6yaoQ5dRJPalzLLeDzJLk&#10;TlrVc1wwaqQnQ8337mgRPvlreGtX2tB98b7aji/PbRH2iLc38+MDiEBz+A/DH35EhzoyHdyRtRcD&#10;wiJd5zGKEB9FOy/yAsQBIcvSDGRdycsD9S8AAAD//wMAUEsBAi0AFAAGAAgAAAAhALaDOJL+AAAA&#10;4QEAABMAAAAAAAAAAAAAAAAAAAAAAFtDb250ZW50X1R5cGVzXS54bWxQSwECLQAUAAYACAAAACEA&#10;OP0h/9YAAACUAQAACwAAAAAAAAAAAAAAAAAvAQAAX3JlbHMvLnJlbHNQSwECLQAUAAYACAAAACEA&#10;+k+I6hQCAAD8AwAADgAAAAAAAAAAAAAAAAAuAgAAZHJzL2Uyb0RvYy54bWxQSwECLQAUAAYACAAA&#10;ACEA6z9/a94AAAAIAQAADwAAAAAAAAAAAAAAAABuBAAAZHJzL2Rvd25yZXYueG1sUEsFBgAAAAAE&#10;AAQA8wAAAHkFAAAAAA==&#10;" filled="f" stroked="f">
                <v:textbox style="mso-fit-shape-to-text:t">
                  <w:txbxContent>
                    <w:p w:rsidR="0098631E" w:rsidRPr="0098631E" w:rsidRDefault="0098631E" w:rsidP="0098631E">
                      <w:pPr>
                        <w:jc w:val="center"/>
                        <w:rPr>
                          <w:rFonts w:ascii="Ancizar Sans Black" w:hAnsi="Ancizar Sans Black"/>
                          <w:color w:val="0070C0"/>
                          <w:sz w:val="40"/>
                          <w:szCs w:val="40"/>
                        </w:rPr>
                      </w:pPr>
                      <w:r w:rsidRPr="0098631E">
                        <w:rPr>
                          <w:rFonts w:ascii="Ancizar Sans Black" w:hAnsi="Ancizar Sans Black"/>
                          <w:color w:val="0070C0"/>
                          <w:sz w:val="40"/>
                          <w:szCs w:val="40"/>
                        </w:rPr>
                        <w:t>Para recordar:</w:t>
                      </w:r>
                    </w:p>
                  </w:txbxContent>
                </v:textbox>
                <w10:wrap type="square"/>
              </v:shape>
            </w:pict>
          </mc:Fallback>
        </mc:AlternateContent>
      </w:r>
      <w:r>
        <w:rPr>
          <w:noProof/>
          <w:color w:val="000000" w:themeColor="text1"/>
          <w:lang w:val="es-ES" w:eastAsia="es-ES"/>
        </w:rPr>
        <mc:AlternateContent>
          <mc:Choice Requires="wps">
            <w:drawing>
              <wp:anchor distT="0" distB="0" distL="114300" distR="114300" simplePos="0" relativeHeight="251660800" behindDoc="0" locked="0" layoutInCell="1" allowOverlap="1" wp14:anchorId="402AF2B6" wp14:editId="4AAE07A2">
                <wp:simplePos x="0" y="0"/>
                <wp:positionH relativeFrom="column">
                  <wp:posOffset>2586990</wp:posOffset>
                </wp:positionH>
                <wp:positionV relativeFrom="paragraph">
                  <wp:posOffset>200660</wp:posOffset>
                </wp:positionV>
                <wp:extent cx="3390900" cy="2095500"/>
                <wp:effectExtent l="0" t="0" r="19050" b="19050"/>
                <wp:wrapNone/>
                <wp:docPr id="6" name="Rectángulo redondeado 6"/>
                <wp:cNvGraphicFramePr/>
                <a:graphic xmlns:a="http://schemas.openxmlformats.org/drawingml/2006/main">
                  <a:graphicData uri="http://schemas.microsoft.com/office/word/2010/wordprocessingShape">
                    <wps:wsp>
                      <wps:cNvSpPr/>
                      <wps:spPr>
                        <a:xfrm>
                          <a:off x="0" y="0"/>
                          <a:ext cx="3390900" cy="2095500"/>
                        </a:xfrm>
                        <a:prstGeom prst="roundRect">
                          <a:avLst/>
                        </a:prstGeom>
                        <a:solidFill>
                          <a:schemeClr val="bg1">
                            <a:lumMod val="85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8631E" w:rsidRPr="00D32B0E" w:rsidRDefault="0098631E" w:rsidP="0098631E">
                            <w:pPr>
                              <w:pStyle w:val="Prrafo"/>
                              <w:ind w:firstLine="0"/>
                              <w:rPr>
                                <w:color w:val="404040" w:themeColor="text1" w:themeTint="BF"/>
                              </w:rPr>
                            </w:pPr>
                            <w:r>
                              <w:rPr>
                                <w:color w:val="404040" w:themeColor="text1" w:themeTint="BF"/>
                              </w:rPr>
                              <w:t xml:space="preserve"> En este apartado deberá incluir la cantidad de temas que considere necesarios para abordar cada unidad.</w:t>
                            </w:r>
                          </w:p>
                          <w:p w:rsidR="0098631E" w:rsidRDefault="0098631E" w:rsidP="0098631E">
                            <w:pPr>
                              <w:pStyle w:val="Prrafo"/>
                              <w:rPr>
                                <w:color w:val="404040" w:themeColor="text1" w:themeTint="BF"/>
                              </w:rPr>
                            </w:pPr>
                          </w:p>
                          <w:p w:rsidR="0098631E" w:rsidRDefault="0098631E" w:rsidP="0098631E">
                            <w:pPr>
                              <w:pStyle w:val="Prrafo"/>
                              <w:ind w:firstLine="0"/>
                              <w:rPr>
                                <w:color w:val="404040" w:themeColor="text1" w:themeTint="BF"/>
                              </w:rPr>
                            </w:pPr>
                            <w:r w:rsidRPr="00D32B0E">
                              <w:rPr>
                                <w:color w:val="404040" w:themeColor="text1" w:themeTint="BF"/>
                              </w:rPr>
                              <w:t>Se debe realizar un documento por unidad temática a partir de la introducción a la unidad.</w:t>
                            </w:r>
                          </w:p>
                          <w:p w:rsidR="0098631E" w:rsidRDefault="0098631E" w:rsidP="0098631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AF2B6" id="Rectángulo redondeado 6" o:spid="_x0000_s1027" style="position:absolute;left:0;text-align:left;margin-left:203.7pt;margin-top:15.8pt;width:267pt;height:16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3cYuQIAABkGAAAOAAAAZHJzL2Uyb0RvYy54bWysVNtu2zAMfR+wfxD0vtpJL2uCOkXQosOA&#10;ri3aDn1WZCk2IIuaJMfJ/mbf0h8bJdnuZcUwFHuxRZE8JI9InpxuG0U2wroadEEnezklQnMoa70u&#10;6Pf7i0/HlDjPdMkUaFHQnXD0dPHxw0ln5mIKFahSWIIg2s07U9DKezPPMscr0TC3B0ZoVEqwDfMo&#10;2nVWWtYheqOyaZ4fZR3Y0ljgwjm8PU9Kuoj4Ugrur6V0whNVUMzNx6+N31X4ZosTNl9bZqqa92mw&#10;d2TRsFpj0BHqnHlGWlv/AdXU3IID6fc4NBlIWXMRa8BqJvmrau4qZkSsBclxZqTJ/T9YfrW5saQu&#10;C3pEiWYNPtEtkvb4S69bBcSKEnQpWAnkKHDVGTdHlztzY3vJ4TEUvpW2CX8siWwjv7uRX7H1hOPl&#10;/v4sn+X4DBx103x2eIgC4mRP7sY6/0VAQ8KhoBZaXYaEIrlsc+l8sh/sQkgHqi4vaqWiEDpHnClL&#10;NgzffLWeRFfVNt+gTHfHGHaIGxstmMcsXiAp/R7w2b+AY8EBPQt0JgLjye+UCDGVvhUSHwUpm8bs&#10;xyxTAYxzoX0qzFWsFOk6RH67rggYkCWyNGL3AC8JG7ATzb19cBVxmkbn/G+JJefRI0YG7UfnptZg&#10;3wJQWFUfOdkPJCVqAkt+u9rGho2W4WYF5Q6b2EKabmf4RY3dc8mcv2EWxxk7DleUv8aPVNAVFPoT&#10;JRXYn2/dB3ucMtRS0uF6KKj70TIrKFFfNc7fbHJwEPZJFA4OP09RsM81q+ca3TZngN04wWVoeDwG&#10;e6+Go7TQPOAmW4aoqGKaY+yCcm8H4cyntYW7kIvlMprhDjHMX+o7wwN44DkMxv32gVnTj5DH6buC&#10;YZWw+ashSrbBU8Oy9SDrOGFPvPYvgPsnjki/K8OCey5Hq6eNvvgNAAD//wMAUEsDBBQABgAIAAAA&#10;IQDa8gq+3wAAAAoBAAAPAAAAZHJzL2Rvd25yZXYueG1sTI/BTsMwDIbvSLxDZCQuiKXtqg5K0wkh&#10;0A6IA2XSrmlj2orGqZJsK2+POcHRn3/9/lxtFzuJE/owOlKQrhIQSJ0zI/UK9h8vt3cgQtRk9OQI&#10;FXxjgG19eVHp0rgzveOpib3gEgqlVjDEOJdShm5Aq8PKzUi8+3Te6sij76Xx+szldpJZkhTS6pH4&#10;wqBnfBqw+2qOVkHMsoF2fZc/b9qbV//WrrPmsFPq+mp5fAARcYl/YfjVZ3Wo2al1RzJBTAryZJNz&#10;VME6LUBw4D5PGbQMCiayruT/F+ofAAAA//8DAFBLAQItABQABgAIAAAAIQC2gziS/gAAAOEBAAAT&#10;AAAAAAAAAAAAAAAAAAAAAABbQ29udGVudF9UeXBlc10ueG1sUEsBAi0AFAAGAAgAAAAhADj9If/W&#10;AAAAlAEAAAsAAAAAAAAAAAAAAAAALwEAAF9yZWxzLy5yZWxzUEsBAi0AFAAGAAgAAAAhABa7dxi5&#10;AgAAGQYAAA4AAAAAAAAAAAAAAAAALgIAAGRycy9lMm9Eb2MueG1sUEsBAi0AFAAGAAgAAAAhANry&#10;Cr7fAAAACgEAAA8AAAAAAAAAAAAAAAAAEwUAAGRycy9kb3ducmV2LnhtbFBLBQYAAAAABAAEAPMA&#10;AAAfBgAAAAA=&#10;" fillcolor="#d8d8d8 [2732]" strokecolor="#f2f2f2 [3052]" strokeweight="1pt">
                <v:stroke joinstyle="miter"/>
                <v:textbox>
                  <w:txbxContent>
                    <w:p w:rsidR="0098631E" w:rsidRPr="00D32B0E" w:rsidRDefault="0098631E" w:rsidP="0098631E">
                      <w:pPr>
                        <w:pStyle w:val="Prrafo"/>
                        <w:ind w:firstLine="0"/>
                        <w:rPr>
                          <w:color w:val="404040" w:themeColor="text1" w:themeTint="BF"/>
                        </w:rPr>
                      </w:pPr>
                      <w:r>
                        <w:rPr>
                          <w:color w:val="404040" w:themeColor="text1" w:themeTint="BF"/>
                        </w:rPr>
                        <w:t xml:space="preserve"> En este apartado deberá incluir la cantidad de temas que considere necesarios para abordar cada unidad.</w:t>
                      </w:r>
                    </w:p>
                    <w:p w:rsidR="0098631E" w:rsidRDefault="0098631E" w:rsidP="0098631E">
                      <w:pPr>
                        <w:pStyle w:val="Prrafo"/>
                        <w:rPr>
                          <w:color w:val="404040" w:themeColor="text1" w:themeTint="BF"/>
                        </w:rPr>
                      </w:pPr>
                    </w:p>
                    <w:p w:rsidR="0098631E" w:rsidRDefault="0098631E" w:rsidP="0098631E">
                      <w:pPr>
                        <w:pStyle w:val="Prrafo"/>
                        <w:ind w:firstLine="0"/>
                        <w:rPr>
                          <w:color w:val="404040" w:themeColor="text1" w:themeTint="BF"/>
                        </w:rPr>
                      </w:pPr>
                      <w:r w:rsidRPr="00D32B0E">
                        <w:rPr>
                          <w:color w:val="404040" w:themeColor="text1" w:themeTint="BF"/>
                        </w:rPr>
                        <w:t>Se debe realizar un documento por unidad temática a partir de la introducción a la unidad.</w:t>
                      </w:r>
                    </w:p>
                    <w:p w:rsidR="0098631E" w:rsidRDefault="0098631E" w:rsidP="0098631E">
                      <w:pPr>
                        <w:jc w:val="center"/>
                      </w:pPr>
                    </w:p>
                  </w:txbxContent>
                </v:textbox>
              </v:roundrect>
            </w:pict>
          </mc:Fallback>
        </mc:AlternateContent>
      </w:r>
      <w:r w:rsidR="001356E6">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8.3pt;margin-top:18.7pt;width:184.5pt;height:174.75pt;z-index:-251653632;mso-position-horizontal-relative:text;mso-position-vertical-relative:text;mso-width-relative:page;mso-height-relative:page" wrapcoords="10800 2596 10273 2688 8868 3801 8868 4172 8429 5562 8429 7045 8078 8065 8166 8436 8517 8529 8956 10012 8868 11495 6673 13164 4039 15945 3337 17428 2371 18912 2020 19561 1844 20117 1932 20580 2722 21507 2898 21507 16156 21507 16244 21507 18790 12979 19141 12608 19405 11773 19229 11495 18790 10012 19229 8807 18702 8714 14137 8529 14927 7324 14927 5562 14312 3986 13434 3152 12556 2596 10800 2596">
            <v:imagedata r:id="rId19" o:title="mujer (9)" croptop="578f" cropbottom="38121f" cropleft="13341f" cropright="10650f"/>
            <w10:wrap type="through"/>
          </v:shape>
        </w:pict>
      </w: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98631E" w:rsidRDefault="0098631E" w:rsidP="00D32B0E">
      <w:pPr>
        <w:pStyle w:val="Prrafo"/>
        <w:rPr>
          <w:color w:val="404040" w:themeColor="text1" w:themeTint="BF"/>
        </w:rPr>
      </w:pPr>
    </w:p>
    <w:p w:rsidR="00D32B0E" w:rsidRDefault="00D32B0E" w:rsidP="00F74050">
      <w:pPr>
        <w:pStyle w:val="Prrafo"/>
        <w:rPr>
          <w:color w:val="404040" w:themeColor="text1" w:themeTint="BF"/>
        </w:rPr>
      </w:pPr>
    </w:p>
    <w:p w:rsidR="006B654E" w:rsidRDefault="006B654E" w:rsidP="00F74050">
      <w:pPr>
        <w:pStyle w:val="Prrafo"/>
        <w:rPr>
          <w:color w:val="767171" w:themeColor="background2" w:themeShade="80"/>
        </w:rPr>
      </w:pPr>
    </w:p>
    <w:p w:rsidR="006B654E" w:rsidRDefault="006B654E" w:rsidP="00F74050">
      <w:pPr>
        <w:pStyle w:val="Prrafo"/>
        <w:rPr>
          <w:color w:val="767171" w:themeColor="background2" w:themeShade="80"/>
        </w:rPr>
        <w:sectPr w:rsidR="006B654E" w:rsidSect="008F3104">
          <w:pgSz w:w="12240" w:h="15840" w:code="1"/>
          <w:pgMar w:top="1259" w:right="1701" w:bottom="1701" w:left="1701" w:header="720" w:footer="720" w:gutter="0"/>
          <w:cols w:space="720"/>
          <w:noEndnote/>
          <w:docGrid w:linePitch="326"/>
        </w:sectPr>
      </w:pPr>
    </w:p>
    <w:p w:rsidR="006B654E" w:rsidRDefault="00E60F72" w:rsidP="006B654E">
      <w:pPr>
        <w:pStyle w:val="Ttulo1"/>
      </w:pPr>
      <w:bookmarkStart w:id="25" w:name="_Toc36193341"/>
      <w:r>
        <w:lastRenderedPageBreak/>
        <w:t>Actividades de Aprendizaje</w:t>
      </w:r>
      <w:bookmarkEnd w:id="25"/>
      <w:r>
        <w:t xml:space="preserve"> </w:t>
      </w:r>
    </w:p>
    <w:p w:rsidR="006B654E" w:rsidRDefault="006B654E" w:rsidP="006B654E"/>
    <w:p w:rsidR="006B654E" w:rsidRDefault="006B654E" w:rsidP="006B654E"/>
    <w:p w:rsidR="006B654E" w:rsidRDefault="0054726A" w:rsidP="006B654E">
      <w:pPr>
        <w:pStyle w:val="Prrafo"/>
      </w:pPr>
      <w:r>
        <w:t xml:space="preserve">Las actividades de </w:t>
      </w:r>
      <w:r w:rsidR="00AA5EB5">
        <w:t>apren</w:t>
      </w:r>
      <w:r w:rsidR="009568BB">
        <w:t>dizaje le permiten tanto al</w:t>
      </w:r>
      <w:r w:rsidR="00AA5EB5">
        <w:t xml:space="preserve"> estudiante</w:t>
      </w:r>
      <w:r w:rsidR="000623D6">
        <w:t xml:space="preserve"> como</w:t>
      </w:r>
      <w:r w:rsidR="009568BB">
        <w:t xml:space="preserve"> </w:t>
      </w:r>
      <w:r w:rsidR="00AA5EB5">
        <w:t>al docente</w:t>
      </w:r>
      <w:r w:rsidR="000623D6">
        <w:t>,</w:t>
      </w:r>
      <w:r w:rsidR="00AA5EB5">
        <w:t xml:space="preserve"> evaluar el alcance de los objetivos planteados al inicio de la unidad temática</w:t>
      </w:r>
      <w:r w:rsidR="00782468">
        <w:t>, las cuales deben estar enfocadas en el proceso de aprendizaje.</w:t>
      </w:r>
    </w:p>
    <w:p w:rsidR="00782468" w:rsidRDefault="00782468" w:rsidP="006B654E">
      <w:pPr>
        <w:pStyle w:val="Prrafo"/>
      </w:pPr>
    </w:p>
    <w:p w:rsidR="00782468" w:rsidRDefault="00782468" w:rsidP="006B654E">
      <w:pPr>
        <w:pStyle w:val="Prrafo"/>
      </w:pPr>
      <w:r>
        <w:t>Recuerde revisar la Tabla 1 para verificar las estrategias pedagógicas que pueden ser útiles para la construcción de estas actividades.</w:t>
      </w:r>
    </w:p>
    <w:p w:rsidR="00782468" w:rsidRDefault="00782468" w:rsidP="006B654E">
      <w:pPr>
        <w:pStyle w:val="Prrafo"/>
      </w:pPr>
    </w:p>
    <w:p w:rsidR="00782468" w:rsidRDefault="00782468" w:rsidP="00782468">
      <w:pPr>
        <w:pStyle w:val="Piedetabla"/>
      </w:pPr>
      <w:bookmarkStart w:id="26" w:name="_Toc19260706"/>
      <w:r w:rsidRPr="00E60F72">
        <w:rPr>
          <w:i/>
        </w:rPr>
        <w:t xml:space="preserve">Tabla </w:t>
      </w:r>
      <w:r w:rsidR="00E60F72" w:rsidRPr="00E60F72">
        <w:rPr>
          <w:i/>
        </w:rPr>
        <w:t>5</w:t>
      </w:r>
      <w:r>
        <w:t>.</w:t>
      </w:r>
      <w:bookmarkEnd w:id="26"/>
      <w:r>
        <w:t xml:space="preserve"> </w:t>
      </w:r>
    </w:p>
    <w:p w:rsidR="00782468" w:rsidRDefault="00782468" w:rsidP="00782468">
      <w:pPr>
        <w:pStyle w:val="Piedetabla"/>
      </w:pPr>
      <w:r>
        <w:t>Esquema de actividad</w:t>
      </w:r>
    </w:p>
    <w:tbl>
      <w:tblPr>
        <w:tblStyle w:val="Tablaconcuadrcula"/>
        <w:tblpPr w:leftFromText="141" w:rightFromText="141" w:vertAnchor="text" w:horzAnchor="margin" w:tblpY="95"/>
        <w:tblW w:w="0" w:type="auto"/>
        <w:tblLook w:val="04A0" w:firstRow="1" w:lastRow="0" w:firstColumn="1" w:lastColumn="0" w:noHBand="0" w:noVBand="1"/>
      </w:tblPr>
      <w:tblGrid>
        <w:gridCol w:w="2092"/>
        <w:gridCol w:w="6736"/>
      </w:tblGrid>
      <w:tr w:rsidR="00782468" w:rsidTr="00CD05D4">
        <w:tc>
          <w:tcPr>
            <w:tcW w:w="2093" w:type="dxa"/>
          </w:tcPr>
          <w:p w:rsidR="00782468" w:rsidRPr="002F75C7" w:rsidRDefault="00782468" w:rsidP="00CD05D4">
            <w:pPr>
              <w:pStyle w:val="Prrafo"/>
              <w:ind w:firstLine="0"/>
              <w:rPr>
                <w:b/>
              </w:rPr>
            </w:pPr>
            <w:r w:rsidRPr="002F75C7">
              <w:rPr>
                <w:b/>
              </w:rPr>
              <w:t>Tipo de estrategia pedagógica</w:t>
            </w:r>
          </w:p>
        </w:tc>
        <w:tc>
          <w:tcPr>
            <w:tcW w:w="6885" w:type="dxa"/>
          </w:tcPr>
          <w:p w:rsidR="00782468" w:rsidRDefault="00782468" w:rsidP="00CD05D4">
            <w:pPr>
              <w:pStyle w:val="Prrafo"/>
              <w:ind w:firstLine="0"/>
            </w:pPr>
          </w:p>
        </w:tc>
      </w:tr>
      <w:tr w:rsidR="00782468" w:rsidTr="00CD05D4">
        <w:tc>
          <w:tcPr>
            <w:tcW w:w="2093" w:type="dxa"/>
          </w:tcPr>
          <w:p w:rsidR="00782468" w:rsidRPr="002F75C7" w:rsidRDefault="00782468" w:rsidP="00CD05D4">
            <w:pPr>
              <w:pStyle w:val="Prrafo"/>
              <w:ind w:firstLine="0"/>
              <w:rPr>
                <w:b/>
              </w:rPr>
            </w:pPr>
            <w:r w:rsidRPr="002F75C7">
              <w:rPr>
                <w:b/>
              </w:rPr>
              <w:t>Objetivo de la actividad</w:t>
            </w:r>
          </w:p>
        </w:tc>
        <w:tc>
          <w:tcPr>
            <w:tcW w:w="6885" w:type="dxa"/>
          </w:tcPr>
          <w:p w:rsidR="00782468" w:rsidRDefault="00782468" w:rsidP="00CD05D4">
            <w:pPr>
              <w:pStyle w:val="Prrafo"/>
              <w:ind w:firstLine="0"/>
            </w:pPr>
          </w:p>
        </w:tc>
      </w:tr>
      <w:tr w:rsidR="00782468" w:rsidTr="00CD05D4">
        <w:tc>
          <w:tcPr>
            <w:tcW w:w="2093" w:type="dxa"/>
          </w:tcPr>
          <w:p w:rsidR="00782468" w:rsidRPr="002F75C7" w:rsidRDefault="00782468" w:rsidP="00CD05D4">
            <w:pPr>
              <w:pStyle w:val="Prrafo"/>
              <w:ind w:firstLine="0"/>
              <w:rPr>
                <w:b/>
              </w:rPr>
            </w:pPr>
            <w:r w:rsidRPr="002F75C7">
              <w:rPr>
                <w:b/>
              </w:rPr>
              <w:t>Planteamiento de la actividad</w:t>
            </w:r>
          </w:p>
        </w:tc>
        <w:tc>
          <w:tcPr>
            <w:tcW w:w="6885" w:type="dxa"/>
          </w:tcPr>
          <w:p w:rsidR="00782468" w:rsidRDefault="00782468" w:rsidP="00CD05D4">
            <w:pPr>
              <w:pStyle w:val="Prrafo"/>
              <w:ind w:firstLine="0"/>
            </w:pPr>
          </w:p>
        </w:tc>
      </w:tr>
      <w:tr w:rsidR="00782468" w:rsidTr="00CD05D4">
        <w:tc>
          <w:tcPr>
            <w:tcW w:w="2093" w:type="dxa"/>
          </w:tcPr>
          <w:p w:rsidR="00782468" w:rsidRPr="002F75C7" w:rsidRDefault="00782468" w:rsidP="00CD05D4">
            <w:pPr>
              <w:pStyle w:val="Prrafo"/>
              <w:ind w:firstLine="0"/>
              <w:rPr>
                <w:b/>
              </w:rPr>
            </w:pPr>
            <w:r>
              <w:rPr>
                <w:b/>
              </w:rPr>
              <w:t>Solución o respuesta de la actividad</w:t>
            </w:r>
          </w:p>
        </w:tc>
        <w:tc>
          <w:tcPr>
            <w:tcW w:w="6885" w:type="dxa"/>
          </w:tcPr>
          <w:p w:rsidR="00782468" w:rsidRDefault="00782468" w:rsidP="00CD05D4">
            <w:pPr>
              <w:pStyle w:val="Prrafo"/>
              <w:ind w:firstLine="0"/>
            </w:pPr>
          </w:p>
        </w:tc>
      </w:tr>
      <w:tr w:rsidR="00D32B0E" w:rsidTr="00CD05D4">
        <w:tc>
          <w:tcPr>
            <w:tcW w:w="2093" w:type="dxa"/>
          </w:tcPr>
          <w:p w:rsidR="00D32B0E" w:rsidRDefault="00D32B0E" w:rsidP="00CD05D4">
            <w:pPr>
              <w:pStyle w:val="Prrafo"/>
              <w:ind w:firstLine="0"/>
              <w:rPr>
                <w:b/>
              </w:rPr>
            </w:pPr>
            <w:r>
              <w:rPr>
                <w:b/>
              </w:rPr>
              <w:t>Retroalimentación</w:t>
            </w:r>
          </w:p>
        </w:tc>
        <w:tc>
          <w:tcPr>
            <w:tcW w:w="6885" w:type="dxa"/>
          </w:tcPr>
          <w:p w:rsidR="00D32B0E" w:rsidRDefault="00D32B0E" w:rsidP="00CD05D4">
            <w:pPr>
              <w:pStyle w:val="Prrafo"/>
              <w:ind w:firstLine="0"/>
            </w:pPr>
          </w:p>
        </w:tc>
      </w:tr>
    </w:tbl>
    <w:p w:rsidR="00782468" w:rsidRDefault="00782468" w:rsidP="00782468">
      <w:pPr>
        <w:pStyle w:val="Piedetabla"/>
      </w:pPr>
      <w:r>
        <w:t xml:space="preserve">Elaboración propia. </w:t>
      </w:r>
      <w:r w:rsidR="00D32B0E">
        <w:t>2020</w:t>
      </w:r>
    </w:p>
    <w:p w:rsidR="00601F4B" w:rsidRDefault="00601F4B" w:rsidP="006B654E">
      <w:pPr>
        <w:pStyle w:val="Prrafo"/>
        <w:sectPr w:rsidR="00601F4B" w:rsidSect="008F3104">
          <w:pgSz w:w="12240" w:h="15840" w:code="1"/>
          <w:pgMar w:top="1259" w:right="1701" w:bottom="1701" w:left="1701" w:header="720" w:footer="720" w:gutter="0"/>
          <w:cols w:space="720"/>
          <w:noEndnote/>
          <w:docGrid w:linePitch="326"/>
        </w:sectPr>
      </w:pPr>
    </w:p>
    <w:p w:rsidR="00601F4B" w:rsidRDefault="00E60F72" w:rsidP="00601F4B">
      <w:pPr>
        <w:pStyle w:val="Ttulo1"/>
      </w:pPr>
      <w:bookmarkStart w:id="27" w:name="_Toc36193342"/>
      <w:r>
        <w:lastRenderedPageBreak/>
        <w:t>Actividad de Evaluación</w:t>
      </w:r>
      <w:bookmarkEnd w:id="27"/>
    </w:p>
    <w:p w:rsidR="00601F4B" w:rsidRDefault="00601F4B" w:rsidP="00601F4B"/>
    <w:p w:rsidR="00601F4B" w:rsidRDefault="00601F4B" w:rsidP="00601F4B"/>
    <w:p w:rsidR="004B4DC3" w:rsidRPr="004B4DC3" w:rsidRDefault="004B4DC3" w:rsidP="004B4DC3">
      <w:pPr>
        <w:pStyle w:val="Prrafo"/>
      </w:pPr>
      <w:r w:rsidRPr="004B4DC3">
        <w:t xml:space="preserve">El Estatuto Estudiantil, Acuerdo 008 de 2008 de la Universidad Nacional de Colombia, menciona lo siguiente </w:t>
      </w:r>
      <w:r w:rsidR="00BB6660">
        <w:t>en relación con las</w:t>
      </w:r>
      <w:r w:rsidRPr="004B4DC3">
        <w:t xml:space="preserve"> evaluaciones:</w:t>
      </w:r>
    </w:p>
    <w:p w:rsidR="004B4DC3" w:rsidRPr="004B4DC3" w:rsidRDefault="004B4DC3" w:rsidP="004B4DC3">
      <w:pPr>
        <w:pStyle w:val="Prrafo"/>
      </w:pPr>
    </w:p>
    <w:p w:rsidR="004B4DC3" w:rsidRPr="004B4DC3" w:rsidRDefault="004B4DC3" w:rsidP="004B4DC3">
      <w:pPr>
        <w:pStyle w:val="Prrafo"/>
      </w:pPr>
      <w:r w:rsidRPr="004B4DC3">
        <w:t>ARTÍCULO 24. Evaluación Académica. La evaluación académica se realiza mediante las pruebas que se programan en cada asignatura o actividad, con el objeto de determinar el logro de los objetivos propuestos en los temas y subtemas.</w:t>
      </w:r>
    </w:p>
    <w:p w:rsidR="004B4DC3" w:rsidRPr="004B4DC3" w:rsidRDefault="004B4DC3" w:rsidP="004B4DC3">
      <w:pPr>
        <w:pStyle w:val="Prrafo"/>
      </w:pPr>
    </w:p>
    <w:p w:rsidR="004B4DC3" w:rsidRDefault="004B4DC3" w:rsidP="004B4DC3">
      <w:pPr>
        <w:pStyle w:val="Prrafo"/>
      </w:pPr>
      <w:r w:rsidRPr="004B4DC3">
        <w:t xml:space="preserve">ARTÍCULO 25. Carácter de las evaluaciones. El carácter de las evaluaciones académicas de las asignaturas lo determinará la naturaleza y objetivos de la asignatura. Las evaluaciones académicas podrán ser: escritas, orales, prácticas o </w:t>
      </w:r>
      <w:r w:rsidRPr="004B4DC3">
        <w:rPr>
          <w:rFonts w:ascii="Ancizar Sans Bold Italic" w:hAnsi="Ancizar Sans Bold Italic"/>
        </w:rPr>
        <w:t>virtuales</w:t>
      </w:r>
      <w:r w:rsidRPr="004B4DC3">
        <w:t>. El número de evaluaciones en una asignatura y su carácter deberán quedar establecidos en el respectivo programa-calendario.</w:t>
      </w:r>
    </w:p>
    <w:p w:rsidR="004B4DC3" w:rsidRDefault="004B4DC3" w:rsidP="004B4DC3">
      <w:pPr>
        <w:pStyle w:val="Prrafo"/>
      </w:pPr>
    </w:p>
    <w:p w:rsidR="004B4DC3" w:rsidRPr="004B4DC3" w:rsidRDefault="004B4DC3" w:rsidP="004B4DC3">
      <w:pPr>
        <w:pStyle w:val="Prrafo"/>
      </w:pPr>
      <w:r>
        <w:t xml:space="preserve">Las actividades evaluativas </w:t>
      </w:r>
      <w:r w:rsidR="008B4E6D">
        <w:t>plantean reflexiones entre el desarrollo del contenido y los objetivos alcanzados, deben estar dirigidas a valorar los logros y a la confrontación de los aprendizajes adquiridos, además de los temas que no fueron claros.</w:t>
      </w:r>
    </w:p>
    <w:p w:rsidR="00FB55E0" w:rsidRDefault="00FB55E0" w:rsidP="00FB55E0">
      <w:pPr>
        <w:pStyle w:val="Piedetabla"/>
        <w:spacing w:after="0"/>
      </w:pPr>
      <w:bookmarkStart w:id="28" w:name="_Toc19260707"/>
      <w:r>
        <w:t xml:space="preserve">Tabla </w:t>
      </w:r>
      <w:r w:rsidR="00E60F72">
        <w:t>6</w:t>
      </w:r>
      <w:r>
        <w:t>.</w:t>
      </w:r>
      <w:bookmarkEnd w:id="28"/>
      <w:r>
        <w:t xml:space="preserve"> </w:t>
      </w:r>
    </w:p>
    <w:p w:rsidR="00FB55E0" w:rsidRDefault="00FB55E0" w:rsidP="00FB55E0">
      <w:pPr>
        <w:pStyle w:val="Piedetabla"/>
        <w:spacing w:after="0"/>
      </w:pPr>
      <w:r>
        <w:t>Esquema de actividad</w:t>
      </w:r>
    </w:p>
    <w:tbl>
      <w:tblPr>
        <w:tblStyle w:val="Tablaconcuadrcula"/>
        <w:tblpPr w:leftFromText="141" w:rightFromText="141" w:vertAnchor="text" w:horzAnchor="margin" w:tblpY="95"/>
        <w:tblW w:w="0" w:type="auto"/>
        <w:tblLook w:val="04A0" w:firstRow="1" w:lastRow="0" w:firstColumn="1" w:lastColumn="0" w:noHBand="0" w:noVBand="1"/>
      </w:tblPr>
      <w:tblGrid>
        <w:gridCol w:w="2092"/>
        <w:gridCol w:w="6736"/>
      </w:tblGrid>
      <w:tr w:rsidR="00FB55E0" w:rsidTr="00CD05D4">
        <w:tc>
          <w:tcPr>
            <w:tcW w:w="2093" w:type="dxa"/>
          </w:tcPr>
          <w:p w:rsidR="00FB55E0" w:rsidRPr="002F75C7" w:rsidRDefault="00FB55E0" w:rsidP="00CD05D4">
            <w:pPr>
              <w:pStyle w:val="Prrafo"/>
              <w:ind w:firstLine="0"/>
              <w:rPr>
                <w:b/>
              </w:rPr>
            </w:pPr>
            <w:r w:rsidRPr="002F75C7">
              <w:rPr>
                <w:b/>
              </w:rPr>
              <w:t>Tipo de estrategia pedagógica</w:t>
            </w:r>
          </w:p>
        </w:tc>
        <w:tc>
          <w:tcPr>
            <w:tcW w:w="6885" w:type="dxa"/>
          </w:tcPr>
          <w:p w:rsidR="00FB55E0" w:rsidRDefault="00FB55E0" w:rsidP="00CD05D4">
            <w:pPr>
              <w:pStyle w:val="Prrafo"/>
              <w:ind w:firstLine="0"/>
            </w:pPr>
          </w:p>
        </w:tc>
      </w:tr>
      <w:tr w:rsidR="00FB55E0" w:rsidTr="00CD05D4">
        <w:tc>
          <w:tcPr>
            <w:tcW w:w="2093" w:type="dxa"/>
          </w:tcPr>
          <w:p w:rsidR="00FB55E0" w:rsidRPr="002F75C7" w:rsidRDefault="00FB55E0" w:rsidP="00CD05D4">
            <w:pPr>
              <w:pStyle w:val="Prrafo"/>
              <w:ind w:firstLine="0"/>
              <w:rPr>
                <w:b/>
              </w:rPr>
            </w:pPr>
            <w:r w:rsidRPr="002F75C7">
              <w:rPr>
                <w:b/>
              </w:rPr>
              <w:t>Objetivo de la actividad</w:t>
            </w:r>
          </w:p>
        </w:tc>
        <w:tc>
          <w:tcPr>
            <w:tcW w:w="6885" w:type="dxa"/>
          </w:tcPr>
          <w:p w:rsidR="00FB55E0" w:rsidRDefault="00FB55E0" w:rsidP="00CD05D4">
            <w:pPr>
              <w:pStyle w:val="Prrafo"/>
              <w:ind w:firstLine="0"/>
            </w:pPr>
          </w:p>
        </w:tc>
      </w:tr>
      <w:tr w:rsidR="00FB55E0" w:rsidTr="00CD05D4">
        <w:tc>
          <w:tcPr>
            <w:tcW w:w="2093" w:type="dxa"/>
          </w:tcPr>
          <w:p w:rsidR="00FB55E0" w:rsidRPr="002F75C7" w:rsidRDefault="00FB55E0" w:rsidP="00CD05D4">
            <w:pPr>
              <w:pStyle w:val="Prrafo"/>
              <w:ind w:firstLine="0"/>
              <w:rPr>
                <w:b/>
              </w:rPr>
            </w:pPr>
            <w:r w:rsidRPr="002F75C7">
              <w:rPr>
                <w:b/>
              </w:rPr>
              <w:t>Planteamiento de la actividad</w:t>
            </w:r>
          </w:p>
        </w:tc>
        <w:tc>
          <w:tcPr>
            <w:tcW w:w="6885" w:type="dxa"/>
          </w:tcPr>
          <w:p w:rsidR="00FB55E0" w:rsidRDefault="00FB55E0" w:rsidP="00CD05D4">
            <w:pPr>
              <w:pStyle w:val="Prrafo"/>
              <w:ind w:firstLine="0"/>
            </w:pPr>
          </w:p>
        </w:tc>
      </w:tr>
      <w:tr w:rsidR="00FB55E0" w:rsidTr="00CD05D4">
        <w:tc>
          <w:tcPr>
            <w:tcW w:w="2093" w:type="dxa"/>
          </w:tcPr>
          <w:p w:rsidR="00FB55E0" w:rsidRPr="002F75C7" w:rsidRDefault="00FB55E0" w:rsidP="00CD05D4">
            <w:pPr>
              <w:pStyle w:val="Prrafo"/>
              <w:ind w:firstLine="0"/>
              <w:rPr>
                <w:b/>
              </w:rPr>
            </w:pPr>
            <w:r>
              <w:rPr>
                <w:b/>
              </w:rPr>
              <w:t>Solución o respuesta de la actividad</w:t>
            </w:r>
          </w:p>
        </w:tc>
        <w:tc>
          <w:tcPr>
            <w:tcW w:w="6885" w:type="dxa"/>
          </w:tcPr>
          <w:p w:rsidR="00FB55E0" w:rsidRDefault="00FB55E0" w:rsidP="00CD05D4">
            <w:pPr>
              <w:pStyle w:val="Prrafo"/>
              <w:ind w:firstLine="0"/>
            </w:pPr>
          </w:p>
        </w:tc>
      </w:tr>
      <w:tr w:rsidR="00D32B0E" w:rsidTr="00CD05D4">
        <w:tc>
          <w:tcPr>
            <w:tcW w:w="2093" w:type="dxa"/>
          </w:tcPr>
          <w:p w:rsidR="00D32B0E" w:rsidRDefault="00D32B0E" w:rsidP="00CD05D4">
            <w:pPr>
              <w:pStyle w:val="Prrafo"/>
              <w:ind w:firstLine="0"/>
              <w:rPr>
                <w:b/>
              </w:rPr>
            </w:pPr>
            <w:r>
              <w:rPr>
                <w:b/>
              </w:rPr>
              <w:t>Retroalimentación</w:t>
            </w:r>
          </w:p>
        </w:tc>
        <w:tc>
          <w:tcPr>
            <w:tcW w:w="6885" w:type="dxa"/>
          </w:tcPr>
          <w:p w:rsidR="00D32B0E" w:rsidRDefault="00D32B0E" w:rsidP="00CD05D4">
            <w:pPr>
              <w:pStyle w:val="Prrafo"/>
              <w:ind w:firstLine="0"/>
            </w:pPr>
          </w:p>
        </w:tc>
      </w:tr>
    </w:tbl>
    <w:p w:rsidR="00FB55E0" w:rsidRDefault="00FB55E0" w:rsidP="00FB55E0">
      <w:pPr>
        <w:pStyle w:val="Piedetabla"/>
      </w:pPr>
      <w:r>
        <w:t xml:space="preserve">Elaboración propia. </w:t>
      </w:r>
      <w:r w:rsidR="00D32B0E">
        <w:t>2020</w:t>
      </w:r>
    </w:p>
    <w:p w:rsidR="006B28AB" w:rsidRDefault="006B28AB" w:rsidP="004B4DC3">
      <w:pPr>
        <w:pStyle w:val="Prrafo"/>
        <w:sectPr w:rsidR="006B28AB" w:rsidSect="008F3104">
          <w:pgSz w:w="12240" w:h="15840" w:code="1"/>
          <w:pgMar w:top="1259" w:right="1701" w:bottom="1701" w:left="1701" w:header="720" w:footer="720" w:gutter="0"/>
          <w:cols w:space="720"/>
          <w:noEndnote/>
          <w:docGrid w:linePitch="326"/>
        </w:sectPr>
      </w:pPr>
    </w:p>
    <w:p w:rsidR="006B28AB" w:rsidRDefault="006B28AB" w:rsidP="006B28AB">
      <w:pPr>
        <w:pStyle w:val="Ttulo1"/>
      </w:pPr>
      <w:r>
        <w:lastRenderedPageBreak/>
        <w:tab/>
      </w:r>
      <w:bookmarkStart w:id="29" w:name="_Toc36193343"/>
      <w:r>
        <w:t>LECTURAS COMPLEMENTARIAS</w:t>
      </w:r>
      <w:bookmarkEnd w:id="29"/>
    </w:p>
    <w:p w:rsidR="00FB55E0" w:rsidRDefault="006B28AB" w:rsidP="006B28AB">
      <w:pPr>
        <w:pStyle w:val="Prrafo"/>
      </w:pPr>
      <w:r>
        <w:tab/>
      </w:r>
    </w:p>
    <w:p w:rsidR="006B28AB" w:rsidRDefault="006B28AB" w:rsidP="006B28AB">
      <w:pPr>
        <w:pStyle w:val="Prrafo"/>
      </w:pPr>
    </w:p>
    <w:p w:rsidR="006B28AB" w:rsidRDefault="006B28AB" w:rsidP="006B28AB">
      <w:pPr>
        <w:pStyle w:val="Prrafo"/>
      </w:pPr>
      <w:r>
        <w:t>Registre en este apartado</w:t>
      </w:r>
      <w:r w:rsidR="00550F90">
        <w:t xml:space="preserve"> lecturas, enlaces, videos u otras fuentes de información que considere pueden complementar el tema desarrollado.</w:t>
      </w:r>
    </w:p>
    <w:p w:rsidR="006B28AB" w:rsidRDefault="006B28AB" w:rsidP="006B28AB">
      <w:pPr>
        <w:pStyle w:val="Prrafo"/>
      </w:pPr>
    </w:p>
    <w:p w:rsidR="007B67EB" w:rsidRPr="007B67EB" w:rsidRDefault="007B67EB" w:rsidP="007B67EB">
      <w:pPr>
        <w:pStyle w:val="Prrafo"/>
      </w:pPr>
      <w:r w:rsidRPr="007B67EB">
        <w:t>Muchas universidades ofrecen Recursos Educativos Digitales Abiertos (REDAS), los cuales pueden ser utilizados como complemento al contenido al curso.</w:t>
      </w:r>
    </w:p>
    <w:p w:rsidR="007B67EB" w:rsidRPr="007B67EB" w:rsidRDefault="007B67EB" w:rsidP="007B67EB">
      <w:pPr>
        <w:pStyle w:val="Prrafo"/>
      </w:pPr>
      <w:r w:rsidRPr="007B67EB">
        <w:t>“Los recursos educativos digitales integran componentes didácticos, comunicativos, disciplinares y técnicos, constituidos como unidades de conocimiento sobre temáticas específicas, que apoyan los procesos de enseñanza aprendizaje; pueden ser utilizados como material didáctico, mas no constituyen un proceso formal de enseñanza.” (Universidad Nacional de Colombia, s.f.)</w:t>
      </w:r>
    </w:p>
    <w:p w:rsidR="007B67EB" w:rsidRPr="007B67EB" w:rsidRDefault="007B67EB" w:rsidP="007B67EB">
      <w:pPr>
        <w:pStyle w:val="Prrafo"/>
      </w:pPr>
      <w:r w:rsidRPr="007B67EB">
        <w:t>A continuación, se presentan algunos links en los cuales se pueden encontrar este tipo de recursos:</w:t>
      </w:r>
    </w:p>
    <w:p w:rsidR="007B67EB" w:rsidRPr="007B67EB" w:rsidRDefault="001356E6" w:rsidP="007B67EB">
      <w:pPr>
        <w:pStyle w:val="Prrafo"/>
        <w:numPr>
          <w:ilvl w:val="0"/>
          <w:numId w:val="12"/>
        </w:numPr>
      </w:pPr>
      <w:hyperlink r:id="rId20" w:history="1">
        <w:r w:rsidR="007B67EB" w:rsidRPr="00FF5087">
          <w:rPr>
            <w:rStyle w:val="Hipervnculo"/>
          </w:rPr>
          <w:t>http://www.dnia.unal.edu.co/pi263-laboratorios</w:t>
        </w:r>
      </w:hyperlink>
      <w:r w:rsidR="007B67EB">
        <w:t xml:space="preserve"> </w:t>
      </w:r>
      <w:r w:rsidR="007B67EB" w:rsidRPr="007B67EB">
        <w:t xml:space="preserve"> </w:t>
      </w:r>
    </w:p>
    <w:p w:rsidR="007B67EB" w:rsidRPr="007B67EB" w:rsidRDefault="001356E6" w:rsidP="007B67EB">
      <w:pPr>
        <w:pStyle w:val="Prrafo"/>
        <w:numPr>
          <w:ilvl w:val="0"/>
          <w:numId w:val="12"/>
        </w:numPr>
      </w:pPr>
      <w:hyperlink r:id="rId21" w:history="1">
        <w:r w:rsidR="007B67EB" w:rsidRPr="00FF5087">
          <w:rPr>
            <w:rStyle w:val="Hipervnculo"/>
          </w:rPr>
          <w:t>http://www.dnia.unal.edu.co/innovaciones/red-maestria-ciencias</w:t>
        </w:r>
      </w:hyperlink>
      <w:r w:rsidR="007B67EB">
        <w:t xml:space="preserve"> </w:t>
      </w:r>
      <w:r w:rsidR="007B67EB" w:rsidRPr="007B67EB">
        <w:t xml:space="preserve"> </w:t>
      </w:r>
      <w:r w:rsidR="007B67EB">
        <w:t xml:space="preserve"> </w:t>
      </w:r>
    </w:p>
    <w:p w:rsidR="007B67EB" w:rsidRPr="007B67EB" w:rsidRDefault="001356E6" w:rsidP="007B67EB">
      <w:pPr>
        <w:pStyle w:val="Prrafo"/>
        <w:numPr>
          <w:ilvl w:val="0"/>
          <w:numId w:val="12"/>
        </w:numPr>
      </w:pPr>
      <w:hyperlink r:id="rId22" w:history="1">
        <w:r w:rsidR="007B67EB" w:rsidRPr="00FF5087">
          <w:rPr>
            <w:rStyle w:val="Hipervnculo"/>
          </w:rPr>
          <w:t>https://www.antioquiatic.edu.co/noticias-general/item/216-recursos-educativos-digitales</w:t>
        </w:r>
      </w:hyperlink>
      <w:r w:rsidR="007B67EB">
        <w:t xml:space="preserve"> </w:t>
      </w:r>
      <w:r w:rsidR="007B67EB" w:rsidRPr="007B67EB">
        <w:t xml:space="preserve"> </w:t>
      </w:r>
    </w:p>
    <w:p w:rsidR="007B67EB" w:rsidRPr="007B67EB" w:rsidRDefault="001356E6" w:rsidP="007B67EB">
      <w:pPr>
        <w:pStyle w:val="Prrafo"/>
        <w:numPr>
          <w:ilvl w:val="0"/>
          <w:numId w:val="12"/>
        </w:numPr>
      </w:pPr>
      <w:hyperlink r:id="rId23" w:history="1">
        <w:r w:rsidR="007B67EB" w:rsidRPr="00FF5087">
          <w:rPr>
            <w:rStyle w:val="Hipervnculo"/>
          </w:rPr>
          <w:t>https://cnx.org/</w:t>
        </w:r>
      </w:hyperlink>
      <w:r w:rsidR="007B67EB">
        <w:t xml:space="preserve"> </w:t>
      </w:r>
      <w:r w:rsidR="007B67EB" w:rsidRPr="007B67EB">
        <w:t xml:space="preserve"> </w:t>
      </w:r>
      <w:r w:rsidR="007B67EB">
        <w:t xml:space="preserve"> </w:t>
      </w:r>
    </w:p>
    <w:p w:rsidR="007B67EB" w:rsidRDefault="001356E6" w:rsidP="00CD05D4">
      <w:pPr>
        <w:pStyle w:val="Prrafo"/>
        <w:numPr>
          <w:ilvl w:val="0"/>
          <w:numId w:val="12"/>
        </w:numPr>
      </w:pPr>
      <w:hyperlink r:id="rId24" w:history="1">
        <w:r w:rsidR="007B67EB" w:rsidRPr="00FF5087">
          <w:rPr>
            <w:rStyle w:val="Hipervnculo"/>
          </w:rPr>
          <w:t>https://unesdoc.unesco.org/ark:/48223/pf0000232986</w:t>
        </w:r>
      </w:hyperlink>
      <w:r w:rsidR="007B67EB">
        <w:t xml:space="preserve"> </w:t>
      </w:r>
      <w:r w:rsidR="007B67EB" w:rsidRPr="007B67EB">
        <w:t xml:space="preserve">  - Este documento le permitirá conocer de primera mano qué son los Recursos Educativos Digitales Abiertos.</w:t>
      </w:r>
      <w:r w:rsidR="007B67EB">
        <w:t xml:space="preserve"> </w:t>
      </w:r>
      <w:r w:rsidR="007B67EB">
        <w:fldChar w:fldCharType="begin" w:fldLock="1"/>
      </w:r>
      <w:r w:rsidR="007B67EB">
        <w:instrText>ADDIN CSL_CITATION {"citationItems":[{"id":"ITEM-1","itemData":{"ISBN":"9789233000209","author":[{"dropping-particle":"","family":"UNESCO","given":"","non-dropping-particle":"","parse-names":false,"suffix":""}],"id":"ITEM-1","issued":{"date-parts":[["2015"]]},"number-of-pages":"152","title":"Guía Básica de Recursos Educativos Abiertos (REA)","type":"book"},"uris":["http://www.mendeley.com/documents/?uuid=c91e0f0f-1c05-46cc-b5e5-23fcfaefa5d9"]}],"mendeley":{"formattedCitation":"(UNESCO, 2015)","plainTextFormattedCitation":"(UNESCO, 2015)","previouslyFormattedCitation":"(UNESCO, 2015)"},"properties":{"noteIndex":0},"schema":"https://github.com/citation-style-language/schema/raw/master/csl-citation.json"}</w:instrText>
      </w:r>
      <w:r w:rsidR="007B67EB">
        <w:fldChar w:fldCharType="separate"/>
      </w:r>
      <w:r w:rsidR="007B67EB" w:rsidRPr="007B67EB">
        <w:rPr>
          <w:noProof/>
        </w:rPr>
        <w:t>(UNESCO, 2015)</w:t>
      </w:r>
      <w:r w:rsidR="007B67EB">
        <w:fldChar w:fldCharType="end"/>
      </w:r>
    </w:p>
    <w:p w:rsidR="007B67EB" w:rsidRDefault="007B67EB" w:rsidP="006B28AB">
      <w:pPr>
        <w:pStyle w:val="Prrafo"/>
      </w:pPr>
    </w:p>
    <w:p w:rsidR="007B67EB" w:rsidRPr="006B28AB" w:rsidRDefault="007B67EB" w:rsidP="006B28AB">
      <w:pPr>
        <w:pStyle w:val="Prrafo"/>
        <w:sectPr w:rsidR="007B67EB" w:rsidRPr="006B28AB" w:rsidSect="008F3104">
          <w:pgSz w:w="12240" w:h="15840" w:code="1"/>
          <w:pgMar w:top="1259" w:right="1701" w:bottom="1701" w:left="1701" w:header="720" w:footer="720" w:gutter="0"/>
          <w:cols w:space="720"/>
          <w:noEndnote/>
          <w:docGrid w:linePitch="326"/>
        </w:sectPr>
      </w:pPr>
    </w:p>
    <w:p w:rsidR="00601F4B" w:rsidRDefault="00601F4B" w:rsidP="004B4DC3">
      <w:pPr>
        <w:pStyle w:val="Prrafo"/>
      </w:pPr>
    </w:p>
    <w:p w:rsidR="00856A21" w:rsidRDefault="00856A21" w:rsidP="00856A21">
      <w:pPr>
        <w:pStyle w:val="Ttulo1"/>
      </w:pPr>
      <w:bookmarkStart w:id="30" w:name="_Toc36193344"/>
      <w:r>
        <w:t>REFERENCIAS</w:t>
      </w:r>
      <w:bookmarkEnd w:id="30"/>
    </w:p>
    <w:p w:rsidR="006A6E29" w:rsidRDefault="006A6E29" w:rsidP="006A6E29"/>
    <w:p w:rsidR="006A6E29" w:rsidRDefault="006A6E29" w:rsidP="006A6E29"/>
    <w:p w:rsidR="006A6E29" w:rsidRDefault="006B28AB" w:rsidP="006A6E29">
      <w:pPr>
        <w:pStyle w:val="Prrafo"/>
      </w:pPr>
      <w:r>
        <w:t>Registre en este apartado la bibliogr</w:t>
      </w:r>
      <w:r w:rsidR="007B67EB">
        <w:t xml:space="preserve">afía de los temas de la unidad </w:t>
      </w:r>
      <w:r>
        <w:t xml:space="preserve">tal como lo hace en un documento de investigación con el fin de dar soporte a los contenidos </w:t>
      </w:r>
      <w:r w:rsidR="00E60F72">
        <w:t>y para q</w:t>
      </w:r>
      <w:r>
        <w:t>ue los estudiantes tengan acceso a los documentos para consultas adicionales.</w:t>
      </w:r>
    </w:p>
    <w:p w:rsidR="00550F90" w:rsidRDefault="00550F90" w:rsidP="006A6E29">
      <w:pPr>
        <w:pStyle w:val="Prrafo"/>
      </w:pPr>
    </w:p>
    <w:p w:rsidR="007B67EB" w:rsidRDefault="007B67EB" w:rsidP="006A6E29">
      <w:pPr>
        <w:pStyle w:val="Prrafo"/>
      </w:pPr>
    </w:p>
    <w:p w:rsidR="00533C80" w:rsidRPr="00533C80" w:rsidRDefault="007B67EB" w:rsidP="00533C80">
      <w:pPr>
        <w:widowControl w:val="0"/>
        <w:autoSpaceDE w:val="0"/>
        <w:autoSpaceDN w:val="0"/>
        <w:adjustRightInd w:val="0"/>
        <w:spacing w:line="360" w:lineRule="auto"/>
        <w:ind w:left="480" w:hanging="480"/>
        <w:rPr>
          <w:rFonts w:ascii="Ancizar Sans Light" w:hAnsi="Ancizar Sans Light"/>
          <w:noProof/>
        </w:rPr>
      </w:pPr>
      <w:r>
        <w:fldChar w:fldCharType="begin" w:fldLock="1"/>
      </w:r>
      <w:r>
        <w:instrText xml:space="preserve">ADDIN Mendeley Bibliography CSL_BIBLIOGRAPHY </w:instrText>
      </w:r>
      <w:r>
        <w:fldChar w:fldCharType="separate"/>
      </w:r>
      <w:r w:rsidR="00533C80" w:rsidRPr="00533C80">
        <w:rPr>
          <w:rFonts w:ascii="Ancizar Sans Light" w:hAnsi="Ancizar Sans Light"/>
          <w:noProof/>
        </w:rPr>
        <w:t xml:space="preserve">Canabal, C., &amp; Margalef, L. (2017). LA RETROALIMENTACIÓN: LA CLAVE PARA UNA EVALUACIÓN ORIENTADA AL APRENDIZAJE. </w:t>
      </w:r>
      <w:r w:rsidR="00533C80" w:rsidRPr="00533C80">
        <w:rPr>
          <w:rFonts w:ascii="Ancizar Sans Light" w:hAnsi="Ancizar Sans Light"/>
          <w:i/>
          <w:iCs/>
          <w:noProof/>
        </w:rPr>
        <w:t>Profesorado. Revista de Currículum y Formación de Profesorado</w:t>
      </w:r>
      <w:r w:rsidR="00533C80" w:rsidRPr="00533C80">
        <w:rPr>
          <w:rFonts w:ascii="Ancizar Sans Light" w:hAnsi="Ancizar Sans Light"/>
          <w:noProof/>
        </w:rPr>
        <w:t xml:space="preserve">, </w:t>
      </w:r>
      <w:r w:rsidR="00533C80" w:rsidRPr="00533C80">
        <w:rPr>
          <w:rFonts w:ascii="Ancizar Sans Light" w:hAnsi="Ancizar Sans Light"/>
          <w:i/>
          <w:iCs/>
          <w:noProof/>
        </w:rPr>
        <w:t>21</w:t>
      </w:r>
      <w:r w:rsidR="00533C80" w:rsidRPr="00533C80">
        <w:rPr>
          <w:rFonts w:ascii="Ancizar Sans Light" w:hAnsi="Ancizar Sans Light"/>
          <w:noProof/>
        </w:rPr>
        <w:t>, 149–170. Retrieved from https://www.redalyc.org/pdf/567/56752038009.pdf</w:t>
      </w:r>
    </w:p>
    <w:p w:rsidR="00533C80" w:rsidRPr="00533C80" w:rsidRDefault="00533C80" w:rsidP="00533C80">
      <w:pPr>
        <w:widowControl w:val="0"/>
        <w:autoSpaceDE w:val="0"/>
        <w:autoSpaceDN w:val="0"/>
        <w:adjustRightInd w:val="0"/>
        <w:spacing w:line="360" w:lineRule="auto"/>
        <w:ind w:left="480" w:hanging="480"/>
        <w:rPr>
          <w:rFonts w:ascii="Ancizar Sans Light" w:hAnsi="Ancizar Sans Light"/>
          <w:noProof/>
        </w:rPr>
      </w:pPr>
      <w:r w:rsidRPr="00533C80">
        <w:rPr>
          <w:rFonts w:ascii="Ancizar Sans Light" w:hAnsi="Ancizar Sans Light"/>
          <w:noProof/>
        </w:rPr>
        <w:t xml:space="preserve">Forster, C. (2017). </w:t>
      </w:r>
      <w:r w:rsidRPr="00533C80">
        <w:rPr>
          <w:rFonts w:ascii="Ancizar Sans Light" w:hAnsi="Ancizar Sans Light"/>
          <w:i/>
          <w:iCs/>
          <w:noProof/>
        </w:rPr>
        <w:t>EL PODER DE LA EVALUACION EN EL AULA: Mejores decisiones para promover aprendizajes</w:t>
      </w:r>
      <w:r w:rsidRPr="00533C80">
        <w:rPr>
          <w:rFonts w:ascii="Ancizar Sans Light" w:hAnsi="Ancizar Sans Light"/>
          <w:noProof/>
        </w:rPr>
        <w:t xml:space="preserve"> (E. UC, ed.). Retrieved from www.jstor.org/stable/j.ctvvngnc</w:t>
      </w:r>
    </w:p>
    <w:p w:rsidR="00533C80" w:rsidRPr="00533C80" w:rsidRDefault="00533C80" w:rsidP="00533C80">
      <w:pPr>
        <w:widowControl w:val="0"/>
        <w:autoSpaceDE w:val="0"/>
        <w:autoSpaceDN w:val="0"/>
        <w:adjustRightInd w:val="0"/>
        <w:spacing w:line="360" w:lineRule="auto"/>
        <w:ind w:left="480" w:hanging="480"/>
        <w:rPr>
          <w:rFonts w:ascii="Ancizar Sans Light" w:hAnsi="Ancizar Sans Light"/>
          <w:noProof/>
        </w:rPr>
      </w:pPr>
      <w:r w:rsidRPr="00533C80">
        <w:rPr>
          <w:rFonts w:ascii="Ancizar Sans Light" w:hAnsi="Ancizar Sans Light"/>
          <w:noProof/>
        </w:rPr>
        <w:t xml:space="preserve">UNESCO. (2015). </w:t>
      </w:r>
      <w:r w:rsidRPr="00533C80">
        <w:rPr>
          <w:rFonts w:ascii="Ancizar Sans Light" w:hAnsi="Ancizar Sans Light"/>
          <w:i/>
          <w:iCs/>
          <w:noProof/>
        </w:rPr>
        <w:t>Guía Básica de Recursos Educativos Abiertos (REA)</w:t>
      </w:r>
      <w:r w:rsidRPr="00533C80">
        <w:rPr>
          <w:rFonts w:ascii="Ancizar Sans Light" w:hAnsi="Ancizar Sans Light"/>
          <w:noProof/>
        </w:rPr>
        <w:t>. Retrieved from https://unesdoc.unesco.org/ark:/48223/pf0000232986</w:t>
      </w:r>
    </w:p>
    <w:p w:rsidR="00533C80" w:rsidRPr="00533C80" w:rsidRDefault="00533C80" w:rsidP="00533C80">
      <w:pPr>
        <w:widowControl w:val="0"/>
        <w:autoSpaceDE w:val="0"/>
        <w:autoSpaceDN w:val="0"/>
        <w:adjustRightInd w:val="0"/>
        <w:spacing w:line="360" w:lineRule="auto"/>
        <w:ind w:left="480" w:hanging="480"/>
        <w:rPr>
          <w:rFonts w:ascii="Ancizar Sans Light" w:hAnsi="Ancizar Sans Light"/>
          <w:noProof/>
        </w:rPr>
      </w:pPr>
      <w:r w:rsidRPr="00533C80">
        <w:rPr>
          <w:rFonts w:ascii="Ancizar Sans Light" w:hAnsi="Ancizar Sans Light"/>
          <w:noProof/>
        </w:rPr>
        <w:t xml:space="preserve">Universidad Tecnológica de Bolívar. (2014). Lineamientos producción para la pedagógicos, comunicativos cursos de mediados por TIC Educación a Distancia. In </w:t>
      </w:r>
      <w:r w:rsidRPr="00533C80">
        <w:rPr>
          <w:rFonts w:ascii="Ancizar Sans Light" w:hAnsi="Ancizar Sans Light"/>
          <w:i/>
          <w:iCs/>
          <w:noProof/>
        </w:rPr>
        <w:t>Universidad Tecnológica de Bolívar</w:t>
      </w:r>
      <w:r w:rsidRPr="00533C80">
        <w:rPr>
          <w:rFonts w:ascii="Ancizar Sans Light" w:hAnsi="Ancizar Sans Light"/>
          <w:noProof/>
        </w:rPr>
        <w:t>. Retrieved from http://www.unitecnologica.edu.co/educacionadistancia/sites/default/files/Lineamientos para diseño y desarrollo de cursos virtuales  - v2015.pdf</w:t>
      </w:r>
    </w:p>
    <w:p w:rsidR="005579E9" w:rsidRDefault="007B67EB" w:rsidP="006A6E29">
      <w:pPr>
        <w:pStyle w:val="Prrafo"/>
      </w:pPr>
      <w:r>
        <w:fldChar w:fldCharType="end"/>
      </w:r>
    </w:p>
    <w:p w:rsidR="005579E9" w:rsidRPr="005579E9" w:rsidRDefault="005579E9" w:rsidP="005579E9"/>
    <w:p w:rsidR="005579E9" w:rsidRDefault="005579E9" w:rsidP="005579E9"/>
    <w:p w:rsidR="005579E9" w:rsidRDefault="005579E9" w:rsidP="005579E9"/>
    <w:p w:rsidR="005579E9" w:rsidRDefault="005579E9" w:rsidP="005579E9"/>
    <w:p w:rsidR="005579E9" w:rsidRDefault="005579E9" w:rsidP="005579E9"/>
    <w:p w:rsidR="005579E9" w:rsidRDefault="005579E9" w:rsidP="005579E9"/>
    <w:p w:rsidR="005579E9" w:rsidRPr="005579E9" w:rsidRDefault="005579E9" w:rsidP="005579E9"/>
    <w:p w:rsidR="005579E9" w:rsidRPr="005579E9" w:rsidRDefault="005579E9" w:rsidP="005579E9"/>
    <w:p w:rsidR="005579E9" w:rsidRPr="005579E9" w:rsidRDefault="005579E9" w:rsidP="005579E9"/>
    <w:p w:rsidR="005579E9" w:rsidRDefault="005579E9" w:rsidP="005579E9"/>
    <w:p w:rsidR="000623D6" w:rsidRDefault="000623D6" w:rsidP="005579E9"/>
    <w:p w:rsidR="000623D6" w:rsidRDefault="000623D6" w:rsidP="005579E9"/>
    <w:p w:rsidR="005579E9" w:rsidRPr="005579E9" w:rsidRDefault="005579E9" w:rsidP="005579E9"/>
    <w:p w:rsidR="005579E9" w:rsidRDefault="005579E9" w:rsidP="005579E9">
      <w:pPr>
        <w:pStyle w:val="Ttulo2"/>
        <w:rPr>
          <w:lang w:val="es-ES_tradnl"/>
        </w:rPr>
      </w:pPr>
      <w:bookmarkStart w:id="31" w:name="_Toc36193345"/>
      <w:r>
        <w:rPr>
          <w:lang w:val="es-ES_tradnl"/>
        </w:rPr>
        <w:lastRenderedPageBreak/>
        <w:t>Glosario</w:t>
      </w:r>
      <w:bookmarkEnd w:id="31"/>
    </w:p>
    <w:p w:rsidR="005579E9" w:rsidRDefault="005579E9" w:rsidP="005579E9">
      <w:pPr>
        <w:rPr>
          <w:lang w:val="es-ES_tradnl"/>
        </w:rPr>
      </w:pPr>
    </w:p>
    <w:p w:rsidR="005579E9" w:rsidRDefault="005579E9" w:rsidP="005579E9">
      <w:pPr>
        <w:rPr>
          <w:lang w:val="es-ES_tradnl"/>
        </w:rPr>
      </w:pPr>
    </w:p>
    <w:p w:rsidR="005579E9" w:rsidRDefault="005579E9" w:rsidP="005579E9">
      <w:pPr>
        <w:pStyle w:val="Prrafo"/>
        <w:rPr>
          <w:lang w:val="es-ES_tradnl"/>
        </w:rPr>
      </w:pPr>
      <w:r>
        <w:rPr>
          <w:lang w:val="es-ES_tradnl"/>
        </w:rPr>
        <w:t>De acuerdo con las palabras claves de la asignatura, redacte un glosario que le permita al estudiante comprender los conceptos más importantes del curso.</w:t>
      </w:r>
    </w:p>
    <w:p w:rsidR="005579E9" w:rsidRPr="005579E9" w:rsidRDefault="005579E9" w:rsidP="005579E9">
      <w:pPr>
        <w:jc w:val="center"/>
        <w:rPr>
          <w:lang w:val="es-ES_tradnl"/>
        </w:rPr>
      </w:pPr>
    </w:p>
    <w:p w:rsidR="007B67EB" w:rsidRPr="005579E9" w:rsidRDefault="005579E9" w:rsidP="005579E9">
      <w:pPr>
        <w:tabs>
          <w:tab w:val="center" w:pos="4419"/>
        </w:tabs>
        <w:sectPr w:rsidR="007B67EB" w:rsidRPr="005579E9" w:rsidSect="008F3104">
          <w:pgSz w:w="12240" w:h="15840" w:code="1"/>
          <w:pgMar w:top="1259" w:right="1701" w:bottom="1701" w:left="1701" w:header="720" w:footer="720" w:gutter="0"/>
          <w:cols w:space="720"/>
          <w:noEndnote/>
          <w:docGrid w:linePitch="326"/>
        </w:sectPr>
      </w:pPr>
      <w:r>
        <w:tab/>
      </w:r>
    </w:p>
    <w:p w:rsidR="00550F90" w:rsidRDefault="00550F90" w:rsidP="00550F90">
      <w:pPr>
        <w:pStyle w:val="Ttulo1"/>
      </w:pPr>
      <w:bookmarkStart w:id="32" w:name="_Toc36193346"/>
      <w:r>
        <w:lastRenderedPageBreak/>
        <w:t>FINALIZACIÓN DE LA UNIDAD TEMÁTICA</w:t>
      </w:r>
      <w:bookmarkEnd w:id="32"/>
    </w:p>
    <w:p w:rsidR="00550F90" w:rsidRDefault="00550F90" w:rsidP="00550F90"/>
    <w:p w:rsidR="00550F90" w:rsidRDefault="00550F90" w:rsidP="00550F90"/>
    <w:p w:rsidR="00550F90" w:rsidRDefault="00550F90" w:rsidP="00550F90"/>
    <w:p w:rsidR="00550F90" w:rsidRDefault="00550F90" w:rsidP="00550F90">
      <w:pPr>
        <w:pStyle w:val="Prrafo"/>
      </w:pPr>
      <w:r>
        <w:t xml:space="preserve">A modo de recomendación, se puede finalizar la unidad con un mensaje de felicitación al estudiante por el alcance de los objetivos planteados, </w:t>
      </w:r>
      <w:r w:rsidR="000623D6">
        <w:t>además de</w:t>
      </w:r>
      <w:r>
        <w:t xml:space="preserve"> presentar la siguiente unidad temática.</w:t>
      </w:r>
    </w:p>
    <w:p w:rsidR="00550F90" w:rsidRDefault="00550F90" w:rsidP="00550F90">
      <w:pPr>
        <w:pStyle w:val="Prrafo"/>
      </w:pPr>
    </w:p>
    <w:p w:rsidR="00550F90" w:rsidRDefault="00E5145E" w:rsidP="00550F90">
      <w:pPr>
        <w:pStyle w:val="Prrafo"/>
      </w:pPr>
      <w:r>
        <w:rPr>
          <w:noProof/>
          <w:lang w:val="es-ES" w:eastAsia="es-ES"/>
        </w:rPr>
        <w:drawing>
          <wp:anchor distT="0" distB="0" distL="114300" distR="114300" simplePos="0" relativeHeight="251659776" behindDoc="1" locked="0" layoutInCell="1" allowOverlap="1" wp14:anchorId="08C11D46" wp14:editId="738CADB0">
            <wp:simplePos x="0" y="0"/>
            <wp:positionH relativeFrom="column">
              <wp:posOffset>386715</wp:posOffset>
            </wp:positionH>
            <wp:positionV relativeFrom="paragraph">
              <wp:posOffset>433070</wp:posOffset>
            </wp:positionV>
            <wp:extent cx="5612130" cy="4176395"/>
            <wp:effectExtent l="0" t="0" r="7620" b="0"/>
            <wp:wrapTight wrapText="bothSides">
              <wp:wrapPolygon edited="0">
                <wp:start x="0" y="0"/>
                <wp:lineTo x="0" y="21478"/>
                <wp:lineTo x="21556" y="21478"/>
                <wp:lineTo x="21556" y="0"/>
                <wp:lineTo x="0" y="0"/>
              </wp:wrapPolygon>
            </wp:wrapTight>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612130" cy="4176395"/>
                    </a:xfrm>
                    <a:prstGeom prst="rect">
                      <a:avLst/>
                    </a:prstGeom>
                  </pic:spPr>
                </pic:pic>
              </a:graphicData>
            </a:graphic>
          </wp:anchor>
        </w:drawing>
      </w:r>
      <w:r w:rsidR="00550F90">
        <w:t>Ejemplo:</w:t>
      </w:r>
    </w:p>
    <w:p w:rsidR="00550F90" w:rsidRDefault="00550F90" w:rsidP="00550F90">
      <w:pPr>
        <w:pStyle w:val="Prrafo"/>
      </w:pPr>
    </w:p>
    <w:p w:rsidR="00550F90" w:rsidRDefault="00550F90" w:rsidP="00550F90">
      <w:pPr>
        <w:pStyle w:val="Prrafo"/>
      </w:pPr>
    </w:p>
    <w:p w:rsidR="00A139CB" w:rsidRDefault="00A139CB" w:rsidP="00550F90">
      <w:pPr>
        <w:pStyle w:val="Prrafo"/>
        <w:sectPr w:rsidR="00A139CB" w:rsidSect="008F3104">
          <w:pgSz w:w="12240" w:h="15840" w:code="1"/>
          <w:pgMar w:top="1259" w:right="1701" w:bottom="1701" w:left="1701" w:header="720" w:footer="720" w:gutter="0"/>
          <w:cols w:space="720"/>
          <w:noEndnote/>
          <w:docGrid w:linePitch="326"/>
        </w:sectPr>
      </w:pPr>
    </w:p>
    <w:p w:rsidR="00550F90" w:rsidRDefault="00A139CB" w:rsidP="00A139CB">
      <w:pPr>
        <w:pStyle w:val="Ttulo1"/>
      </w:pPr>
      <w:bookmarkStart w:id="33" w:name="_Toc36193347"/>
      <w:r>
        <w:lastRenderedPageBreak/>
        <w:t>CRÉDITOS</w:t>
      </w:r>
      <w:bookmarkEnd w:id="33"/>
    </w:p>
    <w:p w:rsidR="00550F90" w:rsidRDefault="00550F90" w:rsidP="00550F90"/>
    <w:p w:rsidR="00972F82" w:rsidRDefault="00972F82" w:rsidP="00550F90"/>
    <w:tbl>
      <w:tblPr>
        <w:tblStyle w:val="Tablanormal1"/>
        <w:tblW w:w="9356" w:type="dxa"/>
        <w:tblInd w:w="-5" w:type="dxa"/>
        <w:tblLook w:val="04A0" w:firstRow="1" w:lastRow="0" w:firstColumn="1" w:lastColumn="0" w:noHBand="0" w:noVBand="1"/>
      </w:tblPr>
      <w:tblGrid>
        <w:gridCol w:w="3298"/>
        <w:gridCol w:w="6058"/>
      </w:tblGrid>
      <w:tr w:rsidR="00972F82" w:rsidRPr="00972F82" w:rsidTr="00CD05D4">
        <w:trPr>
          <w:cnfStyle w:val="100000000000" w:firstRow="1" w:lastRow="0" w:firstColumn="0" w:lastColumn="0" w:oddVBand="0" w:evenVBand="0" w:oddHBand="0"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96F1D">
            <w:pPr>
              <w:spacing w:line="360" w:lineRule="auto"/>
              <w:jc w:val="both"/>
              <w:rPr>
                <w:rFonts w:ascii="Ancizar Sans Light Italic" w:eastAsia="Calibri" w:hAnsi="Ancizar Sans Light Italic"/>
                <w:sz w:val="20"/>
                <w:lang w:val="es-ES"/>
              </w:rPr>
            </w:pPr>
            <w:r w:rsidRPr="00972F82">
              <w:rPr>
                <w:rFonts w:ascii="Ancizar Sans Light Italic" w:eastAsia="Calibri" w:hAnsi="Ancizar Sans Light Italic"/>
                <w:sz w:val="20"/>
                <w:lang w:val="es-ES"/>
              </w:rPr>
              <w:t xml:space="preserve">Facultad y </w:t>
            </w:r>
            <w:r w:rsidR="00996F1D">
              <w:rPr>
                <w:rFonts w:ascii="Ancizar Sans Light Italic" w:eastAsia="Calibri" w:hAnsi="Ancizar Sans Light Italic"/>
                <w:sz w:val="20"/>
                <w:lang w:val="es-ES"/>
              </w:rPr>
              <w:t>Escuela o D</w:t>
            </w:r>
            <w:r>
              <w:rPr>
                <w:rFonts w:ascii="Ancizar Sans Light Italic" w:eastAsia="Calibri" w:hAnsi="Ancizar Sans Light Italic"/>
                <w:sz w:val="20"/>
                <w:lang w:val="es-ES"/>
              </w:rPr>
              <w:t>epartamento</w:t>
            </w:r>
          </w:p>
        </w:tc>
        <w:tc>
          <w:tcPr>
            <w:tcW w:w="6058" w:type="dxa"/>
          </w:tcPr>
          <w:p w:rsidR="00972F82" w:rsidRPr="00972F82" w:rsidRDefault="00972F82" w:rsidP="00972F82">
            <w:pPr>
              <w:spacing w:line="360" w:lineRule="auto"/>
              <w:jc w:val="both"/>
              <w:cnfStyle w:val="100000000000" w:firstRow="1" w:lastRow="0" w:firstColumn="0" w:lastColumn="0" w:oddVBand="0" w:evenVBand="0" w:oddHBand="0"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sidRPr="00972F82">
              <w:rPr>
                <w:rFonts w:ascii="Ancizar Sans Light Italic" w:eastAsia="Calibri" w:hAnsi="Ancizar Sans Light Italic"/>
                <w:color w:val="FFFFFF"/>
                <w:sz w:val="20"/>
                <w:lang w:val="es-ES"/>
                <w14:textFill>
                  <w14:solidFill>
                    <w14:srgbClr w14:val="FFFFFF">
                      <w14:lumMod w14:val="50000"/>
                    </w14:srgbClr>
                  </w14:solidFill>
                </w14:textFill>
              </w:rPr>
              <w:t>XXXXXXXXXXXXXXX</w:t>
            </w:r>
          </w:p>
        </w:tc>
      </w:tr>
      <w:tr w:rsidR="00972F82" w:rsidRPr="00972F82" w:rsidTr="00CD05D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b w:val="0"/>
                <w:bCs w:val="0"/>
                <w:sz w:val="20"/>
                <w:lang w:val="es-ES"/>
              </w:rPr>
            </w:pPr>
            <w:r>
              <w:rPr>
                <w:rFonts w:ascii="Ancizar Sans Light Italic" w:eastAsia="Calibri" w:hAnsi="Ancizar Sans Light Italic"/>
                <w:b w:val="0"/>
                <w:bCs w:val="0"/>
                <w:sz w:val="20"/>
                <w:lang w:val="es-ES"/>
              </w:rPr>
              <w:t>Programa académico</w:t>
            </w:r>
          </w:p>
        </w:tc>
        <w:tc>
          <w:tcPr>
            <w:tcW w:w="6058" w:type="dxa"/>
          </w:tcPr>
          <w:p w:rsidR="00E60F72" w:rsidRPr="00972F82" w:rsidRDefault="00E60F72" w:rsidP="00972F82">
            <w:pPr>
              <w:spacing w:line="360" w:lineRule="auto"/>
              <w:jc w:val="both"/>
              <w:cnfStyle w:val="000000100000" w:firstRow="0" w:lastRow="0" w:firstColumn="0" w:lastColumn="0" w:oddVBand="0" w:evenVBand="0" w:oddHBand="1" w:evenHBand="0" w:firstRowFirstColumn="0" w:firstRowLastColumn="0" w:lastRowFirstColumn="0" w:lastRowLastColumn="0"/>
              <w:rPr>
                <w:rFonts w:ascii="Ancizar Sans Light Italic" w:eastAsia="Calibri" w:hAnsi="Ancizar Sans Light Italic"/>
                <w:b/>
                <w:bCs/>
                <w:color w:val="FFFFFF"/>
                <w:sz w:val="20"/>
                <w:lang w:val="es-ES"/>
                <w14:textFill>
                  <w14:solidFill>
                    <w14:srgbClr w14:val="FFFFFF">
                      <w14:lumMod w14:val="50000"/>
                    </w14:srgbClr>
                  </w14:solidFill>
                </w14:textFill>
              </w:rPr>
            </w:pPr>
            <w:r>
              <w:rPr>
                <w:rFonts w:ascii="Ancizar Sans Light Italic" w:eastAsia="Calibri" w:hAnsi="Ancizar Sans Light Italic"/>
                <w:b/>
                <w:bCs/>
                <w:color w:val="FFFFFF"/>
                <w:sz w:val="20"/>
                <w:lang w:val="es-ES"/>
                <w14:textFill>
                  <w14:solidFill>
                    <w14:srgbClr w14:val="FFFFFF">
                      <w14:lumMod w14:val="50000"/>
                    </w14:srgbClr>
                  </w14:solidFill>
                </w14:textFill>
              </w:rPr>
              <w:t>XXXXXXXXXXXXXXX</w:t>
            </w:r>
          </w:p>
        </w:tc>
      </w:tr>
      <w:tr w:rsidR="00972F82" w:rsidRPr="00972F82" w:rsidTr="00972F82">
        <w:trPr>
          <w:trHeight w:val="290"/>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sz w:val="20"/>
                <w:lang w:val="es-ES"/>
              </w:rPr>
            </w:pPr>
            <w:r w:rsidRPr="00972F82">
              <w:rPr>
                <w:rFonts w:ascii="Ancizar Sans Light Italic" w:eastAsia="Calibri" w:hAnsi="Ancizar Sans Light Italic"/>
                <w:sz w:val="20"/>
                <w:lang w:val="es-ES"/>
              </w:rPr>
              <w:t>Asignatura</w:t>
            </w:r>
          </w:p>
        </w:tc>
        <w:tc>
          <w:tcPr>
            <w:tcW w:w="6058" w:type="dxa"/>
          </w:tcPr>
          <w:p w:rsidR="00972F82" w:rsidRPr="00972F82" w:rsidRDefault="00972F82" w:rsidP="00972F82">
            <w:pPr>
              <w:spacing w:line="360" w:lineRule="auto"/>
              <w:jc w:val="both"/>
              <w:cnfStyle w:val="000000000000" w:firstRow="0" w:lastRow="0" w:firstColumn="0" w:lastColumn="0" w:oddVBand="0" w:evenVBand="0" w:oddHBand="0"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sidRPr="00972F82">
              <w:rPr>
                <w:rFonts w:ascii="Ancizar Sans Light Italic" w:eastAsia="Calibri" w:hAnsi="Ancizar Sans Light Italic"/>
                <w:color w:val="FFFFFF"/>
                <w:sz w:val="20"/>
                <w:lang w:val="es-ES"/>
                <w14:textFill>
                  <w14:solidFill>
                    <w14:srgbClr w14:val="FFFFFF">
                      <w14:lumMod w14:val="50000"/>
                    </w14:srgbClr>
                  </w14:solidFill>
                </w14:textFill>
              </w:rPr>
              <w:t>XXXXXXXXXXXX</w:t>
            </w:r>
          </w:p>
        </w:tc>
      </w:tr>
      <w:tr w:rsidR="00972F82" w:rsidRPr="00972F82" w:rsidTr="00CD05D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sz w:val="20"/>
                <w:lang w:val="es-ES"/>
              </w:rPr>
            </w:pPr>
            <w:r w:rsidRPr="00972F82">
              <w:rPr>
                <w:rFonts w:ascii="Ancizar Sans Light Italic" w:eastAsia="Calibri" w:hAnsi="Ancizar Sans Light Italic"/>
                <w:sz w:val="20"/>
                <w:lang w:val="es-ES"/>
              </w:rPr>
              <w:t>Nombre de la unidad</w:t>
            </w:r>
            <w:r>
              <w:rPr>
                <w:rFonts w:ascii="Ancizar Sans Light Italic" w:eastAsia="Calibri" w:hAnsi="Ancizar Sans Light Italic"/>
                <w:sz w:val="20"/>
                <w:lang w:val="es-ES"/>
              </w:rPr>
              <w:t xml:space="preserve"> temática</w:t>
            </w:r>
          </w:p>
        </w:tc>
        <w:tc>
          <w:tcPr>
            <w:tcW w:w="6058" w:type="dxa"/>
          </w:tcPr>
          <w:p w:rsidR="00972F82" w:rsidRPr="00972F82" w:rsidRDefault="00972F82" w:rsidP="00972F82">
            <w:pPr>
              <w:spacing w:line="360" w:lineRule="auto"/>
              <w:jc w:val="both"/>
              <w:cnfStyle w:val="000000100000" w:firstRow="0" w:lastRow="0" w:firstColumn="0" w:lastColumn="0" w:oddVBand="0" w:evenVBand="0" w:oddHBand="1"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Pr>
                <w:rFonts w:ascii="Ancizar Sans Light Italic" w:eastAsia="Calibri" w:hAnsi="Ancizar Sans Light Italic"/>
                <w:color w:val="FFFFFF"/>
                <w:sz w:val="20"/>
                <w:lang w:val="es-ES"/>
                <w14:textFill>
                  <w14:solidFill>
                    <w14:srgbClr w14:val="FFFFFF">
                      <w14:lumMod w14:val="50000"/>
                    </w14:srgbClr>
                  </w14:solidFill>
                </w14:textFill>
              </w:rPr>
              <w:t>XXXXXXXXXXXXXXXXXXXXXXXXXX</w:t>
            </w:r>
          </w:p>
        </w:tc>
      </w:tr>
      <w:tr w:rsidR="00972F82" w:rsidRPr="00972F82" w:rsidTr="00972F82">
        <w:trPr>
          <w:trHeight w:val="299"/>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sz w:val="20"/>
                <w:lang w:val="es-ES"/>
              </w:rPr>
            </w:pPr>
            <w:r w:rsidRPr="00972F82">
              <w:rPr>
                <w:rFonts w:ascii="Ancizar Sans Light Italic" w:eastAsia="Calibri" w:hAnsi="Ancizar Sans Light Italic"/>
                <w:sz w:val="20"/>
                <w:lang w:val="es-ES"/>
              </w:rPr>
              <w:t>Palabras clave</w:t>
            </w:r>
          </w:p>
        </w:tc>
        <w:tc>
          <w:tcPr>
            <w:tcW w:w="6058" w:type="dxa"/>
          </w:tcPr>
          <w:p w:rsidR="00972F82" w:rsidRPr="00972F82" w:rsidRDefault="00972F82" w:rsidP="00972F82">
            <w:pPr>
              <w:spacing w:line="360" w:lineRule="auto"/>
              <w:jc w:val="both"/>
              <w:cnfStyle w:val="000000000000" w:firstRow="0" w:lastRow="0" w:firstColumn="0" w:lastColumn="0" w:oddVBand="0" w:evenVBand="0" w:oddHBand="0"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Pr>
                <w:rFonts w:ascii="Ancizar Sans Light Italic" w:eastAsia="Calibri" w:hAnsi="Ancizar Sans Light Italic"/>
                <w:color w:val="FFFFFF"/>
                <w:sz w:val="20"/>
                <w:lang w:val="es-ES"/>
                <w14:textFill>
                  <w14:solidFill>
                    <w14:srgbClr w14:val="FFFFFF">
                      <w14:lumMod w14:val="50000"/>
                    </w14:srgbClr>
                  </w14:solidFill>
                </w14:textFill>
              </w:rPr>
              <w:t>XXXXXXXXXXXXXXXXXXXXX</w:t>
            </w:r>
          </w:p>
        </w:tc>
      </w:tr>
      <w:tr w:rsidR="00972F82" w:rsidRPr="00972F82" w:rsidTr="00CD05D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sz w:val="20"/>
                <w:lang w:val="es-ES"/>
              </w:rPr>
            </w:pPr>
            <w:r>
              <w:rPr>
                <w:rFonts w:ascii="Ancizar Sans Light Italic" w:eastAsia="Calibri" w:hAnsi="Ancizar Sans Light Italic"/>
                <w:sz w:val="20"/>
                <w:lang w:val="es-ES"/>
              </w:rPr>
              <w:t>Año de creación</w:t>
            </w:r>
          </w:p>
        </w:tc>
        <w:tc>
          <w:tcPr>
            <w:tcW w:w="6058" w:type="dxa"/>
          </w:tcPr>
          <w:p w:rsidR="00972F82" w:rsidRPr="00972F82" w:rsidRDefault="00D32B0E" w:rsidP="00972F82">
            <w:pPr>
              <w:spacing w:line="360" w:lineRule="auto"/>
              <w:jc w:val="both"/>
              <w:cnfStyle w:val="000000100000" w:firstRow="0" w:lastRow="0" w:firstColumn="0" w:lastColumn="0" w:oddVBand="0" w:evenVBand="0" w:oddHBand="1"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Pr>
                <w:rFonts w:ascii="Ancizar Sans Light Italic" w:eastAsia="Calibri" w:hAnsi="Ancizar Sans Light Italic"/>
                <w:color w:val="FFFFFF"/>
                <w:sz w:val="20"/>
                <w:lang w:val="es-ES"/>
                <w14:textFill>
                  <w14:solidFill>
                    <w14:srgbClr w14:val="FFFFFF">
                      <w14:lumMod w14:val="50000"/>
                    </w14:srgbClr>
                  </w14:solidFill>
                </w14:textFill>
              </w:rPr>
              <w:t>2020</w:t>
            </w:r>
          </w:p>
        </w:tc>
      </w:tr>
      <w:tr w:rsidR="00972F82" w:rsidRPr="00972F82" w:rsidTr="00972F82">
        <w:trPr>
          <w:trHeight w:val="299"/>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sz w:val="20"/>
                <w:lang w:val="es-ES"/>
              </w:rPr>
            </w:pPr>
            <w:r>
              <w:rPr>
                <w:rFonts w:ascii="Ancizar Sans Light Italic" w:eastAsia="Calibri" w:hAnsi="Ancizar Sans Light Italic"/>
                <w:sz w:val="20"/>
                <w:lang w:val="es-ES"/>
              </w:rPr>
              <w:t>Docente</w:t>
            </w:r>
          </w:p>
        </w:tc>
        <w:tc>
          <w:tcPr>
            <w:tcW w:w="6058" w:type="dxa"/>
          </w:tcPr>
          <w:p w:rsidR="00972F82" w:rsidRPr="00972F82" w:rsidRDefault="00972F82" w:rsidP="00972F82">
            <w:pPr>
              <w:spacing w:line="360" w:lineRule="auto"/>
              <w:jc w:val="both"/>
              <w:cnfStyle w:val="000000000000" w:firstRow="0" w:lastRow="0" w:firstColumn="0" w:lastColumn="0" w:oddVBand="0" w:evenVBand="0" w:oddHBand="0"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Pr>
                <w:rFonts w:ascii="Ancizar Sans Light Italic" w:eastAsia="Calibri" w:hAnsi="Ancizar Sans Light Italic"/>
                <w:color w:val="FFFFFF"/>
                <w:sz w:val="20"/>
                <w:lang w:val="es-ES"/>
                <w14:textFill>
                  <w14:solidFill>
                    <w14:srgbClr w14:val="FFFFFF">
                      <w14:lumMod w14:val="50000"/>
                    </w14:srgbClr>
                  </w14:solidFill>
                </w14:textFill>
              </w:rPr>
              <w:t>XXX</w:t>
            </w:r>
            <w:bookmarkStart w:id="34" w:name="_GoBack"/>
            <w:bookmarkEnd w:id="34"/>
            <w:r>
              <w:rPr>
                <w:rFonts w:ascii="Ancizar Sans Light Italic" w:eastAsia="Calibri" w:hAnsi="Ancizar Sans Light Italic"/>
                <w:color w:val="FFFFFF"/>
                <w:sz w:val="20"/>
                <w:lang w:val="es-ES"/>
                <w14:textFill>
                  <w14:solidFill>
                    <w14:srgbClr w14:val="FFFFFF">
                      <w14:lumMod w14:val="50000"/>
                    </w14:srgbClr>
                  </w14:solidFill>
                </w14:textFill>
              </w:rPr>
              <w:t>XXXXXXXXXXXXXXX</w:t>
            </w:r>
          </w:p>
        </w:tc>
      </w:tr>
      <w:tr w:rsidR="00972F82" w:rsidRPr="00972F82" w:rsidTr="00CD05D4">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3298" w:type="dxa"/>
          </w:tcPr>
          <w:p w:rsidR="00972F82" w:rsidRPr="00972F82" w:rsidRDefault="00972F82" w:rsidP="00972F82">
            <w:pPr>
              <w:spacing w:line="360" w:lineRule="auto"/>
              <w:jc w:val="both"/>
              <w:rPr>
                <w:rFonts w:ascii="Ancizar Sans Light Italic" w:eastAsia="Calibri" w:hAnsi="Ancizar Sans Light Italic"/>
                <w:sz w:val="20"/>
                <w:lang w:val="es-ES"/>
              </w:rPr>
            </w:pPr>
            <w:r w:rsidRPr="00972F82">
              <w:rPr>
                <w:rFonts w:ascii="Ancizar Sans Light Italic" w:eastAsia="Calibri" w:hAnsi="Ancizar Sans Light Italic"/>
                <w:sz w:val="20"/>
                <w:lang w:val="es-ES"/>
              </w:rPr>
              <w:t>Producción</w:t>
            </w:r>
          </w:p>
        </w:tc>
        <w:tc>
          <w:tcPr>
            <w:tcW w:w="6058" w:type="dxa"/>
          </w:tcPr>
          <w:p w:rsidR="00972F82" w:rsidRPr="00972F82" w:rsidRDefault="00972F82" w:rsidP="00972F82">
            <w:pPr>
              <w:spacing w:line="360" w:lineRule="auto"/>
              <w:jc w:val="both"/>
              <w:cnfStyle w:val="000000100000" w:firstRow="0" w:lastRow="0" w:firstColumn="0" w:lastColumn="0" w:oddVBand="0" w:evenVBand="0" w:oddHBand="1" w:evenHBand="0" w:firstRowFirstColumn="0" w:firstRowLastColumn="0" w:lastRowFirstColumn="0" w:lastRowLastColumn="0"/>
              <w:rPr>
                <w:rFonts w:ascii="Ancizar Sans Light Italic" w:eastAsia="Calibri" w:hAnsi="Ancizar Sans Light Italic"/>
                <w:color w:val="FFFFFF"/>
                <w:sz w:val="20"/>
                <w:lang w:val="es-ES"/>
                <w14:textFill>
                  <w14:solidFill>
                    <w14:srgbClr w14:val="FFFFFF">
                      <w14:lumMod w14:val="50000"/>
                    </w14:srgbClr>
                  </w14:solidFill>
                </w14:textFill>
              </w:rPr>
            </w:pPr>
            <w:r>
              <w:rPr>
                <w:rFonts w:ascii="Ancizar Sans Light Italic" w:eastAsia="Calibri" w:hAnsi="Ancizar Sans Light Italic"/>
                <w:color w:val="FFFFFF"/>
                <w:sz w:val="20"/>
                <w:lang w:val="es-ES"/>
                <w14:textFill>
                  <w14:solidFill>
                    <w14:srgbClr w14:val="FFFFFF">
                      <w14:lumMod w14:val="50000"/>
                    </w14:srgbClr>
                  </w14:solidFill>
                </w14:textFill>
              </w:rPr>
              <w:t xml:space="preserve">Laboratorio de Innovación Académica </w:t>
            </w:r>
            <w:r w:rsidR="00996F1D">
              <w:rPr>
                <w:rFonts w:ascii="Ancizar Sans Light Italic" w:eastAsia="Calibri" w:hAnsi="Ancizar Sans Light Italic"/>
                <w:color w:val="FFFFFF"/>
                <w:sz w:val="20"/>
                <w:lang w:val="es-ES"/>
                <w14:textFill>
                  <w14:solidFill>
                    <w14:srgbClr w14:val="FFFFFF">
                      <w14:lumMod w14:val="50000"/>
                    </w14:srgbClr>
                  </w14:solidFill>
                </w14:textFill>
              </w:rPr>
              <w:t xml:space="preserve"> - Dirección Académica - </w:t>
            </w:r>
            <w:r>
              <w:rPr>
                <w:rFonts w:ascii="Ancizar Sans Light Italic" w:eastAsia="Calibri" w:hAnsi="Ancizar Sans Light Italic"/>
                <w:color w:val="FFFFFF"/>
                <w:sz w:val="20"/>
                <w:lang w:val="es-ES"/>
                <w14:textFill>
                  <w14:solidFill>
                    <w14:srgbClr w14:val="FFFFFF">
                      <w14:lumMod w14:val="50000"/>
                    </w14:srgbClr>
                  </w14:solidFill>
                </w14:textFill>
              </w:rPr>
              <w:t>Universidad Nacional de Colombia – Sede Medellín</w:t>
            </w:r>
          </w:p>
        </w:tc>
      </w:tr>
      <w:tr w:rsidR="00972F82" w:rsidRPr="00972F82" w:rsidTr="00972F82">
        <w:trPr>
          <w:trHeight w:val="1043"/>
        </w:trPr>
        <w:tc>
          <w:tcPr>
            <w:cnfStyle w:val="001000000000" w:firstRow="0" w:lastRow="0" w:firstColumn="1" w:lastColumn="0" w:oddVBand="0" w:evenVBand="0" w:oddHBand="0" w:evenHBand="0" w:firstRowFirstColumn="0" w:firstRowLastColumn="0" w:lastRowFirstColumn="0" w:lastRowLastColumn="0"/>
            <w:tcW w:w="9356" w:type="dxa"/>
            <w:gridSpan w:val="2"/>
          </w:tcPr>
          <w:p w:rsidR="00972F82" w:rsidRPr="00972F82" w:rsidRDefault="00972F82" w:rsidP="00972F82">
            <w:pPr>
              <w:spacing w:line="360" w:lineRule="auto"/>
              <w:jc w:val="center"/>
              <w:rPr>
                <w:rFonts w:ascii="Ancizar Sans Light Italic" w:eastAsia="Calibri" w:hAnsi="Ancizar Sans Light Italic"/>
                <w:color w:val="FFFFFF"/>
                <w:sz w:val="20"/>
                <w:szCs w:val="20"/>
                <w:lang w:val="es-ES"/>
                <w14:textFill>
                  <w14:solidFill>
                    <w14:srgbClr w14:val="FFFFFF">
                      <w14:lumMod w14:val="50000"/>
                    </w14:srgbClr>
                  </w14:solidFill>
                </w14:textFill>
              </w:rPr>
            </w:pPr>
            <w:r w:rsidRPr="00972F82">
              <w:rPr>
                <w:rFonts w:ascii="Ancizar Sans Light Italic" w:eastAsia="Calibri" w:hAnsi="Ancizar Sans Light Italic"/>
                <w:color w:val="FFFFFF"/>
                <w:sz w:val="20"/>
                <w:szCs w:val="20"/>
                <w:lang w:val="es-ES"/>
                <w14:textFill>
                  <w14:solidFill>
                    <w14:srgbClr w14:val="FFFFFF">
                      <w14:lumMod w14:val="50000"/>
                    </w14:srgbClr>
                  </w14:solidFill>
                </w14:textFill>
              </w:rPr>
              <w:t>El contenido del presente curso hace parte de la propiedad intelectual de la Universidad Nacional de Colombia.</w:t>
            </w:r>
          </w:p>
          <w:p w:rsidR="00972F82" w:rsidRPr="00972F82" w:rsidRDefault="00972F82" w:rsidP="00972F82">
            <w:pPr>
              <w:spacing w:line="360" w:lineRule="auto"/>
              <w:jc w:val="center"/>
              <w:rPr>
                <w:rFonts w:ascii="Ancizar Sans Light Italic" w:eastAsia="Calibri" w:hAnsi="Ancizar Sans Light Italic"/>
                <w:color w:val="FFFFFF"/>
                <w:sz w:val="20"/>
                <w:szCs w:val="20"/>
                <w:lang w:val="es-ES"/>
                <w14:textFill>
                  <w14:solidFill>
                    <w14:srgbClr w14:val="FFFFFF">
                      <w14:lumMod w14:val="50000"/>
                    </w14:srgbClr>
                  </w14:solidFill>
                </w14:textFill>
              </w:rPr>
            </w:pPr>
            <w:r w:rsidRPr="00972F82">
              <w:rPr>
                <w:rFonts w:ascii="Ancizar Sans Light Italic" w:eastAsia="Calibri" w:hAnsi="Ancizar Sans Light Italic"/>
                <w:color w:val="FFFFFF"/>
                <w:sz w:val="20"/>
                <w:szCs w:val="20"/>
                <w:lang w:val="es-ES"/>
                <w14:textFill>
                  <w14:solidFill>
                    <w14:srgbClr w14:val="FFFFFF">
                      <w14:lumMod w14:val="50000"/>
                    </w14:srgbClr>
                  </w14:solidFill>
                </w14:textFill>
              </w:rPr>
              <w:t>Los recursos utilizados, respetan los derechos de autor con un fin educativo y no comercial.</w:t>
            </w:r>
          </w:p>
          <w:p w:rsidR="00972F82" w:rsidRPr="00972F82" w:rsidRDefault="00972F82" w:rsidP="00972F82">
            <w:pPr>
              <w:spacing w:line="360" w:lineRule="auto"/>
              <w:jc w:val="center"/>
              <w:rPr>
                <w:rFonts w:ascii="Ancizar Sans Light Italic" w:eastAsia="Calibri" w:hAnsi="Ancizar Sans Light Italic"/>
                <w:sz w:val="20"/>
                <w:lang w:val="es-ES"/>
              </w:rPr>
            </w:pPr>
            <w:r w:rsidRPr="00972F82">
              <w:rPr>
                <w:rFonts w:ascii="Ancizar Sans Light Italic" w:eastAsia="Calibri" w:hAnsi="Ancizar Sans Light Italic"/>
                <w:color w:val="FFFFFF"/>
                <w:sz w:val="20"/>
                <w:szCs w:val="20"/>
                <w:lang w:val="es-ES"/>
                <w14:textFill>
                  <w14:solidFill>
                    <w14:srgbClr w14:val="FFFFFF">
                      <w14:lumMod w14:val="50000"/>
                    </w14:srgbClr>
                  </w14:solidFill>
                </w14:textFill>
              </w:rPr>
              <w:t>Para su distribución y fines ajenos a la formación educativa de la Universidad Nacional de Colombia de la tot</w:t>
            </w:r>
            <w:r w:rsidR="00E60F72">
              <w:rPr>
                <w:rFonts w:ascii="Ancizar Sans Light Italic" w:eastAsia="Calibri" w:hAnsi="Ancizar Sans Light Italic"/>
                <w:color w:val="FFFFFF"/>
                <w:sz w:val="20"/>
                <w:szCs w:val="20"/>
                <w:lang w:val="es-ES"/>
                <w14:textFill>
                  <w14:solidFill>
                    <w14:srgbClr w14:val="FFFFFF">
                      <w14:lumMod w14:val="50000"/>
                    </w14:srgbClr>
                  </w14:solidFill>
                </w14:textFill>
              </w:rPr>
              <w:t>alidad o parte de este material</w:t>
            </w:r>
            <w:r w:rsidRPr="00972F82">
              <w:rPr>
                <w:rFonts w:ascii="Ancizar Sans Light Italic" w:eastAsia="Calibri" w:hAnsi="Ancizar Sans Light Italic"/>
                <w:color w:val="FFFFFF"/>
                <w:sz w:val="20"/>
                <w:szCs w:val="20"/>
                <w:lang w:val="es-ES"/>
                <w14:textFill>
                  <w14:solidFill>
                    <w14:srgbClr w14:val="FFFFFF">
                      <w14:lumMod w14:val="50000"/>
                    </w14:srgbClr>
                  </w14:solidFill>
                </w14:textFill>
              </w:rPr>
              <w:t>, se debe contar con la autorización expresa de la Dirección Académica</w:t>
            </w:r>
            <w:r w:rsidRPr="00972F82">
              <w:rPr>
                <w:rFonts w:ascii="Ancizar Sans Light Italic" w:eastAsia="Calibri" w:hAnsi="Ancizar Sans Light Italic"/>
                <w:color w:val="404040"/>
                <w:sz w:val="20"/>
                <w:szCs w:val="20"/>
                <w:lang w:val="es-ES"/>
              </w:rPr>
              <w:t>.</w:t>
            </w:r>
          </w:p>
        </w:tc>
      </w:tr>
      <w:tr w:rsidR="00972F82" w:rsidRPr="00972F82" w:rsidTr="00CD05D4">
        <w:trPr>
          <w:cnfStyle w:val="000000100000" w:firstRow="0" w:lastRow="0" w:firstColumn="0" w:lastColumn="0" w:oddVBand="0" w:evenVBand="0" w:oddHBand="1" w:evenHBand="0" w:firstRowFirstColumn="0" w:firstRowLastColumn="0" w:lastRowFirstColumn="0" w:lastRowLastColumn="0"/>
          <w:trHeight w:val="482"/>
        </w:trPr>
        <w:tc>
          <w:tcPr>
            <w:cnfStyle w:val="001000000000" w:firstRow="0" w:lastRow="0" w:firstColumn="1" w:lastColumn="0" w:oddVBand="0" w:evenVBand="0" w:oddHBand="0" w:evenHBand="0" w:firstRowFirstColumn="0" w:firstRowLastColumn="0" w:lastRowFirstColumn="0" w:lastRowLastColumn="0"/>
            <w:tcW w:w="3298" w:type="dxa"/>
            <w:vAlign w:val="center"/>
          </w:tcPr>
          <w:p w:rsidR="00972F82" w:rsidRPr="00972F82" w:rsidRDefault="00972F82" w:rsidP="00972F82">
            <w:pPr>
              <w:spacing w:line="360" w:lineRule="auto"/>
              <w:jc w:val="both"/>
              <w:rPr>
                <w:rFonts w:ascii="Ancizar Sans Light Italic" w:eastAsia="Calibri" w:hAnsi="Ancizar Sans Light Italic"/>
                <w:sz w:val="20"/>
                <w:lang w:val="es-ES"/>
              </w:rPr>
            </w:pPr>
            <w:r w:rsidRPr="00972F82">
              <w:rPr>
                <w:rFonts w:ascii="Ancizar Sans Light Italic" w:eastAsia="Calibri" w:hAnsi="Ancizar Sans Light Italic"/>
                <w:sz w:val="20"/>
                <w:lang w:val="es-ES"/>
              </w:rPr>
              <w:t>Atribución - No comercial - Sin Derivar</w:t>
            </w:r>
          </w:p>
        </w:tc>
        <w:tc>
          <w:tcPr>
            <w:tcW w:w="6058" w:type="dxa"/>
            <w:vAlign w:val="center"/>
          </w:tcPr>
          <w:p w:rsidR="00972F82" w:rsidRPr="00972F82" w:rsidRDefault="00972F82" w:rsidP="00972F82">
            <w:pPr>
              <w:spacing w:line="360" w:lineRule="auto"/>
              <w:jc w:val="both"/>
              <w:cnfStyle w:val="000000100000" w:firstRow="0" w:lastRow="0" w:firstColumn="0" w:lastColumn="0" w:oddVBand="0" w:evenVBand="0" w:oddHBand="1" w:evenHBand="0" w:firstRowFirstColumn="0" w:firstRowLastColumn="0" w:lastRowFirstColumn="0" w:lastRowLastColumn="0"/>
              <w:rPr>
                <w:rFonts w:ascii="Ancizar Sans Light Italic" w:eastAsia="Calibri" w:hAnsi="Ancizar Sans Light Italic"/>
                <w:sz w:val="20"/>
                <w:lang w:val="es-ES"/>
              </w:rPr>
            </w:pPr>
            <w:r w:rsidRPr="00972F82">
              <w:rPr>
                <w:rFonts w:ascii="Ancizar Sans Light Italic" w:eastAsia="Calibri" w:hAnsi="Ancizar Sans Light Italic"/>
                <w:noProof/>
                <w:sz w:val="20"/>
                <w:lang w:val="es-ES" w:eastAsia="es-ES"/>
              </w:rPr>
              <w:drawing>
                <wp:anchor distT="0" distB="0" distL="114300" distR="114300" simplePos="0" relativeHeight="251655680" behindDoc="0" locked="0" layoutInCell="1" allowOverlap="1" wp14:anchorId="1381634D" wp14:editId="65CB3AD1">
                  <wp:simplePos x="0" y="0"/>
                  <wp:positionH relativeFrom="margin">
                    <wp:posOffset>740410</wp:posOffset>
                  </wp:positionH>
                  <wp:positionV relativeFrom="margin">
                    <wp:posOffset>21590</wp:posOffset>
                  </wp:positionV>
                  <wp:extent cx="922655" cy="367665"/>
                  <wp:effectExtent l="0" t="0" r="0" b="0"/>
                  <wp:wrapSquare wrapText="bothSides"/>
                  <wp:docPr id="2"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8"/>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922655" cy="367665"/>
                          </a:xfrm>
                          <a:prstGeom prst="rect">
                            <a:avLst/>
                          </a:prstGeom>
                        </pic:spPr>
                      </pic:pic>
                    </a:graphicData>
                  </a:graphic>
                  <wp14:sizeRelH relativeFrom="margin">
                    <wp14:pctWidth>0</wp14:pctWidth>
                  </wp14:sizeRelH>
                  <wp14:sizeRelV relativeFrom="margin">
                    <wp14:pctHeight>0</wp14:pctHeight>
                  </wp14:sizeRelV>
                </wp:anchor>
              </w:drawing>
            </w:r>
          </w:p>
        </w:tc>
      </w:tr>
    </w:tbl>
    <w:p w:rsidR="00972F82" w:rsidRPr="00972F82" w:rsidRDefault="00972F82" w:rsidP="00550F90">
      <w:pPr>
        <w:rPr>
          <w:lang w:val="es-ES"/>
        </w:rPr>
      </w:pPr>
    </w:p>
    <w:p w:rsidR="00972F82" w:rsidRDefault="00972F82" w:rsidP="00550F90"/>
    <w:p w:rsidR="00972F82" w:rsidRDefault="00972F82" w:rsidP="00550F90"/>
    <w:p w:rsidR="00972F82" w:rsidRPr="00550F90" w:rsidRDefault="00972F82" w:rsidP="00550F90"/>
    <w:sectPr w:rsidR="00972F82" w:rsidRPr="00550F90" w:rsidSect="008F3104">
      <w:pgSz w:w="12240" w:h="15840" w:code="1"/>
      <w:pgMar w:top="1259" w:right="1701" w:bottom="1701" w:left="1701"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356E6" w:rsidRDefault="001356E6" w:rsidP="005E16CB">
      <w:r>
        <w:separator/>
      </w:r>
    </w:p>
  </w:endnote>
  <w:endnote w:type="continuationSeparator" w:id="0">
    <w:p w:rsidR="001356E6" w:rsidRDefault="001356E6" w:rsidP="005E16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ncizar Sans Black">
    <w:panose1 w:val="00000000000000000000"/>
    <w:charset w:val="00"/>
    <w:family w:val="swiss"/>
    <w:notTrueType/>
    <w:pitch w:val="variable"/>
    <w:sig w:usb0="00000007" w:usb1="00000000" w:usb2="00000000" w:usb3="00000000" w:csb0="00000093" w:csb1="00000000"/>
  </w:font>
  <w:font w:name="Ancizar Sans Regular">
    <w:panose1 w:val="00000000000000000000"/>
    <w:charset w:val="00"/>
    <w:family w:val="swiss"/>
    <w:notTrueType/>
    <w:pitch w:val="variable"/>
    <w:sig w:usb0="00000007" w:usb1="00000000" w:usb2="00000000" w:usb3="00000000" w:csb0="00000093" w:csb1="00000000"/>
  </w:font>
  <w:font w:name="Ancizar Sans Bold">
    <w:panose1 w:val="00000000000000000000"/>
    <w:charset w:val="00"/>
    <w:family w:val="swiss"/>
    <w:notTrueType/>
    <w:pitch w:val="variable"/>
    <w:sig w:usb0="00000007" w:usb1="00000000" w:usb2="00000000" w:usb3="00000000" w:csb0="00000093" w:csb1="00000000"/>
  </w:font>
  <w:font w:name="Ancizar Sans Regular Italic">
    <w:panose1 w:val="00000000000000000000"/>
    <w:charset w:val="00"/>
    <w:family w:val="swiss"/>
    <w:notTrueType/>
    <w:pitch w:val="variable"/>
    <w:sig w:usb0="00000007" w:usb1="00000000" w:usb2="00000000" w:usb3="00000000" w:csb0="00000093" w:csb1="00000000"/>
  </w:font>
  <w:font w:name="Tahoma">
    <w:panose1 w:val="020B0604030504040204"/>
    <w:charset w:val="00"/>
    <w:family w:val="swiss"/>
    <w:pitch w:val="variable"/>
    <w:sig w:usb0="E1002EFF" w:usb1="C000605B" w:usb2="00000029" w:usb3="00000000" w:csb0="000101FF" w:csb1="00000000"/>
  </w:font>
  <w:font w:name="Times Regular">
    <w:panose1 w:val="00000000000000000000"/>
    <w:charset w:val="00"/>
    <w:family w:val="auto"/>
    <w:notTrueType/>
    <w:pitch w:val="default"/>
    <w:sig w:usb0="00000003" w:usb1="00000000" w:usb2="00000000" w:usb3="00000000" w:csb0="00000001" w:csb1="00000000"/>
  </w:font>
  <w:font w:name="Ancizar Sans Light">
    <w:panose1 w:val="00000000000000000000"/>
    <w:charset w:val="00"/>
    <w:family w:val="swiss"/>
    <w:notTrueType/>
    <w:pitch w:val="variable"/>
    <w:sig w:usb0="00000007" w:usb1="00000000" w:usb2="00000000" w:usb3="00000000" w:csb0="00000093" w:csb1="00000000"/>
  </w:font>
  <w:font w:name="Ancizar Sans Light Italic">
    <w:panose1 w:val="00000000000000000000"/>
    <w:charset w:val="00"/>
    <w:family w:val="swiss"/>
    <w:notTrueType/>
    <w:pitch w:val="variable"/>
    <w:sig w:usb0="00000007" w:usb1="00000000"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Ancizar Sans">
    <w:altName w:val="Lucida Sans Unicode"/>
    <w:panose1 w:val="00000000000000000000"/>
    <w:charset w:val="00"/>
    <w:family w:val="swiss"/>
    <w:notTrueType/>
    <w:pitch w:val="variable"/>
    <w:sig w:usb0="00000001" w:usb1="00000000" w:usb2="00000000" w:usb3="00000000" w:csb0="00000093" w:csb1="00000000"/>
  </w:font>
  <w:font w:name="Ancizar Sans Bold Italic">
    <w:panose1 w:val="00000000000000000000"/>
    <w:charset w:val="00"/>
    <w:family w:val="swiss"/>
    <w:notTrueType/>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09135767"/>
      <w:docPartObj>
        <w:docPartGallery w:val="Page Numbers (Bottom of Page)"/>
        <w:docPartUnique/>
      </w:docPartObj>
    </w:sdtPr>
    <w:sdtEndPr>
      <w:rPr>
        <w:rFonts w:ascii="Ancizar Sans Light Italic" w:hAnsi="Ancizar Sans Light Italic"/>
      </w:rPr>
    </w:sdtEndPr>
    <w:sdtContent>
      <w:p w:rsidR="00D32B0E" w:rsidRPr="00526C3A" w:rsidRDefault="00D32B0E">
        <w:pPr>
          <w:pStyle w:val="Piedepgina"/>
          <w:jc w:val="center"/>
          <w:rPr>
            <w:rFonts w:ascii="Ancizar Sans Light Italic" w:hAnsi="Ancizar Sans Light Italic"/>
          </w:rPr>
        </w:pPr>
        <w:r w:rsidRPr="00526C3A">
          <w:rPr>
            <w:rFonts w:ascii="Ancizar Sans Light Italic" w:hAnsi="Ancizar Sans Light Italic"/>
          </w:rPr>
          <w:fldChar w:fldCharType="begin"/>
        </w:r>
        <w:r w:rsidRPr="00526C3A">
          <w:rPr>
            <w:rFonts w:ascii="Ancizar Sans Light Italic" w:hAnsi="Ancizar Sans Light Italic"/>
          </w:rPr>
          <w:instrText>PAGE   \* MERGEFORMAT</w:instrText>
        </w:r>
        <w:r w:rsidRPr="00526C3A">
          <w:rPr>
            <w:rFonts w:ascii="Ancizar Sans Light Italic" w:hAnsi="Ancizar Sans Light Italic"/>
          </w:rPr>
          <w:fldChar w:fldCharType="separate"/>
        </w:r>
        <w:r w:rsidR="006D4014" w:rsidRPr="006D4014">
          <w:rPr>
            <w:rFonts w:ascii="Ancizar Sans Light Italic" w:hAnsi="Ancizar Sans Light Italic"/>
            <w:noProof/>
            <w:lang w:val="es-ES"/>
          </w:rPr>
          <w:t>21</w:t>
        </w:r>
        <w:r w:rsidRPr="00526C3A">
          <w:rPr>
            <w:rFonts w:ascii="Ancizar Sans Light Italic" w:hAnsi="Ancizar Sans Light Italic"/>
          </w:rPr>
          <w:fldChar w:fldCharType="end"/>
        </w:r>
      </w:p>
    </w:sdtContent>
  </w:sdt>
  <w:p w:rsidR="00D32B0E" w:rsidRPr="0045637A" w:rsidRDefault="00D32B0E">
    <w:pPr>
      <w:pStyle w:val="Piedepgina"/>
      <w:rPr>
        <w:lang w:val="en-US"/>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B0E" w:rsidRDefault="00D32B0E">
    <w:pPr>
      <w:pStyle w:val="Piedepgina"/>
    </w:pPr>
    <w:r>
      <w:rPr>
        <w:noProof/>
        <w:lang w:val="es-ES" w:eastAsia="es-ES"/>
      </w:rPr>
      <mc:AlternateContent>
        <mc:Choice Requires="wps">
          <w:drawing>
            <wp:anchor distT="0" distB="0" distL="114300" distR="114300" simplePos="0" relativeHeight="251657728" behindDoc="0" locked="0" layoutInCell="1" allowOverlap="1" wp14:anchorId="5256C187" wp14:editId="654B425D">
              <wp:simplePos x="0" y="0"/>
              <wp:positionH relativeFrom="column">
                <wp:posOffset>4933950</wp:posOffset>
              </wp:positionH>
              <wp:positionV relativeFrom="paragraph">
                <wp:posOffset>-372745</wp:posOffset>
              </wp:positionV>
              <wp:extent cx="1276350" cy="829945"/>
              <wp:effectExtent l="0" t="0" r="0" b="825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76350" cy="829945"/>
                      </a:xfrm>
                      <a:prstGeom prst="rect">
                        <a:avLst/>
                      </a:prstGeom>
                      <a:solidFill>
                        <a:srgbClr val="FFFFFF"/>
                      </a:solidFill>
                      <a:ln w="9525">
                        <a:noFill/>
                        <a:miter lim="800000"/>
                        <a:headEnd/>
                        <a:tailEnd/>
                      </a:ln>
                    </wps:spPr>
                    <wps:txbx>
                      <w:txbxContent>
                        <w:p w:rsidR="00D32B0E" w:rsidRPr="002F109C" w:rsidRDefault="00D32B0E" w:rsidP="001F2EAA">
                          <w:pPr>
                            <w:spacing w:line="209" w:lineRule="auto"/>
                            <w:rPr>
                              <w:rFonts w:ascii="Ancizar Sans" w:hAnsi="Ancizar Sans"/>
                              <w:b/>
                              <w:i/>
                              <w:sz w:val="18"/>
                              <w:szCs w:val="20"/>
                            </w:rPr>
                          </w:pPr>
                          <w:r w:rsidRPr="002F109C">
                            <w:rPr>
                              <w:rFonts w:ascii="Ancizar Sans" w:hAnsi="Ancizar Sans"/>
                              <w:i/>
                              <w:sz w:val="18"/>
                              <w:szCs w:val="20"/>
                            </w:rPr>
                            <w:t>Proyecto</w:t>
                          </w:r>
                          <w:r w:rsidRPr="002F109C">
                            <w:rPr>
                              <w:rFonts w:ascii="Ancizar Sans" w:hAnsi="Ancizar Sans"/>
                              <w:b/>
                              <w:i/>
                              <w:sz w:val="18"/>
                              <w:szCs w:val="20"/>
                            </w:rPr>
                            <w:br/>
                            <w:t>cultural y colectivo</w:t>
                          </w:r>
                          <w:r w:rsidRPr="002F109C">
                            <w:rPr>
                              <w:rFonts w:ascii="Ancizar Sans" w:hAnsi="Ancizar Sans"/>
                              <w:b/>
                              <w:i/>
                              <w:sz w:val="18"/>
                              <w:szCs w:val="20"/>
                            </w:rPr>
                            <w:br/>
                          </w:r>
                          <w:r w:rsidRPr="002F109C">
                            <w:rPr>
                              <w:rFonts w:ascii="Ancizar Sans" w:hAnsi="Ancizar Sans"/>
                              <w:i/>
                              <w:sz w:val="18"/>
                              <w:szCs w:val="20"/>
                            </w:rPr>
                            <w:t>de nació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256C187" id="_x0000_t202" coordsize="21600,21600" o:spt="202" path="m,l,21600r21600,l21600,xe">
              <v:stroke joinstyle="miter"/>
              <v:path gradientshapeok="t" o:connecttype="rect"/>
            </v:shapetype>
            <v:shape id="_x0000_s1029" type="#_x0000_t202" style="position:absolute;margin-left:388.5pt;margin-top:-29.35pt;width:100.5pt;height:65.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3YuKAIAACsEAAAOAAAAZHJzL2Uyb0RvYy54bWysU9tu2zAMfR+wfxD0vthxk7Yx4hRdugwD&#10;ugvQ7QNoSY6FyaInKbGzrx+lpGm2vQ3zgyCa5OHhIbW8GzvD9sp5jbbi00nOmbICpbbbin/7unlz&#10;y5kPYCUYtKriB+X53er1q+XQl6rAFo1UjhGI9eXQV7wNoS+zzItWdeAn2CtLzgZdB4FMt82kg4HQ&#10;O5MVeX6dDehk71Ao7+nvw9HJVwm/aZQIn5vGq8BMxYlbSKdLZx3PbLWEcuugb7U40YB/YNGBtlT0&#10;DPUAAdjO6b+gOi0cemzCRGCXYdNooVIP1M00/6ObpxZ6lXohcXx/lsn/P1jxaf/FMS0rfpXfcGah&#10;oyGtdyAdMqlYUGNAVkSZht6XFP3UU3wY3+JI404t+/4RxXfPLK5bsFt17xwOrQJJNKcxM7tIPeL4&#10;CFIPH1FSNdgFTEBj47qoIanCCJ3GdTiPiHgwEUsWN9dXc3IJ8t0Wi8VsnkpA+ZzdOx/eK+xYvFTc&#10;0QokdNg/+hDZQPkcEot5NFputDHJcNt6bRzbA63LJn0n9N/CjGVDxRfzYp6QLcb8tEmdDrTORndE&#10;Lo9fTIcyqvHOynQPoM3xTkyMPckTFTlqE8Z6TANJ2kXpapQH0svhcXvptdGlRfeTs4E2t+L+xw6c&#10;4sx8sKT5YjqbxVVPxmx+U5DhLj31pQesIKiKB86O13VIzyPStnhPs2l0ku2FyYkybWRS8/R64spf&#10;2inq5Y2vfgEAAP//AwBQSwMEFAAGAAgAAAAhAHp4/xbeAAAACgEAAA8AAABkcnMvZG93bnJldi54&#10;bWxMj8FOwzAQRO9I/IO1SFxQ61DROg1xKkACcW3pB2ySbRIRr6PYbdK/ZznBcWdGs2/y3ex6daEx&#10;dJ4tPC4TUMSVrztuLBy/3hcpqBCRa+w9k4UrBdgVtzc5ZrWfeE+XQ2yUlHDI0EIb45BpHaqWHIal&#10;H4jFO/nRYZRzbHQ94iTlrterJNlohx3LhxYHemup+j6cnYXT5/Sw3k7lRzya/dPmFTtT+qu193fz&#10;yzOoSHP8C8MvvqBDIUylP3MdVG/BGCNbooXFOjWgJLE1qSilWKsEdJHr/xOKHwAAAP//AwBQSwEC&#10;LQAUAAYACAAAACEAtoM4kv4AAADhAQAAEwAAAAAAAAAAAAAAAAAAAAAAW0NvbnRlbnRfVHlwZXNd&#10;LnhtbFBLAQItABQABgAIAAAAIQA4/SH/1gAAAJQBAAALAAAAAAAAAAAAAAAAAC8BAABfcmVscy8u&#10;cmVsc1BLAQItABQABgAIAAAAIQDsQ3YuKAIAACsEAAAOAAAAAAAAAAAAAAAAAC4CAABkcnMvZTJv&#10;RG9jLnhtbFBLAQItABQABgAIAAAAIQB6eP8W3gAAAAoBAAAPAAAAAAAAAAAAAAAAAIIEAABkcnMv&#10;ZG93bnJldi54bWxQSwUGAAAAAAQABADzAAAAjQUAAAAA&#10;" stroked="f">
              <v:textbox>
                <w:txbxContent>
                  <w:p w:rsidR="00D32B0E" w:rsidRPr="002F109C" w:rsidRDefault="00D32B0E" w:rsidP="001F2EAA">
                    <w:pPr>
                      <w:spacing w:line="209" w:lineRule="auto"/>
                      <w:rPr>
                        <w:rFonts w:ascii="Ancizar Sans" w:hAnsi="Ancizar Sans"/>
                        <w:b/>
                        <w:i/>
                        <w:sz w:val="18"/>
                        <w:szCs w:val="20"/>
                      </w:rPr>
                    </w:pPr>
                    <w:r w:rsidRPr="002F109C">
                      <w:rPr>
                        <w:rFonts w:ascii="Ancizar Sans" w:hAnsi="Ancizar Sans"/>
                        <w:i/>
                        <w:sz w:val="18"/>
                        <w:szCs w:val="20"/>
                      </w:rPr>
                      <w:t>Proyecto</w:t>
                    </w:r>
                    <w:r w:rsidRPr="002F109C">
                      <w:rPr>
                        <w:rFonts w:ascii="Ancizar Sans" w:hAnsi="Ancizar Sans"/>
                        <w:b/>
                        <w:i/>
                        <w:sz w:val="18"/>
                        <w:szCs w:val="20"/>
                      </w:rPr>
                      <w:br/>
                      <w:t>cultural y colectivo</w:t>
                    </w:r>
                    <w:r w:rsidRPr="002F109C">
                      <w:rPr>
                        <w:rFonts w:ascii="Ancizar Sans" w:hAnsi="Ancizar Sans"/>
                        <w:b/>
                        <w:i/>
                        <w:sz w:val="18"/>
                        <w:szCs w:val="20"/>
                      </w:rPr>
                      <w:br/>
                    </w:r>
                    <w:r w:rsidRPr="002F109C">
                      <w:rPr>
                        <w:rFonts w:ascii="Ancizar Sans" w:hAnsi="Ancizar Sans"/>
                        <w:i/>
                        <w:sz w:val="18"/>
                        <w:szCs w:val="20"/>
                      </w:rPr>
                      <w:t>de nación</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356E6" w:rsidRDefault="001356E6" w:rsidP="005E16CB">
      <w:r>
        <w:separator/>
      </w:r>
    </w:p>
  </w:footnote>
  <w:footnote w:type="continuationSeparator" w:id="0">
    <w:p w:rsidR="001356E6" w:rsidRDefault="001356E6" w:rsidP="005E16C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B0E" w:rsidRPr="005C7338" w:rsidRDefault="00D32B0E">
    <w:pPr>
      <w:pStyle w:val="Encabezado"/>
      <w:rPr>
        <w:rFonts w:ascii="Ancizar Sans Light Italic" w:hAnsi="Ancizar Sans Light Italic"/>
        <w:color w:val="767171" w:themeColor="background2" w:themeShade="80"/>
        <w:lang w:val="en-US"/>
      </w:rPr>
    </w:pPr>
    <w:r w:rsidRPr="005C7338">
      <w:rPr>
        <w:rFonts w:ascii="Ancizar Sans Light Italic" w:hAnsi="Ancizar Sans Light Italic"/>
        <w:noProof/>
        <w:color w:val="767171" w:themeColor="background2" w:themeShade="80"/>
        <w:lang w:val="es-ES" w:eastAsia="es-ES"/>
      </w:rPr>
      <mc:AlternateContent>
        <mc:Choice Requires="wps">
          <w:drawing>
            <wp:anchor distT="0" distB="0" distL="114300" distR="114300" simplePos="0" relativeHeight="251660288" behindDoc="0" locked="0" layoutInCell="1" allowOverlap="1" wp14:anchorId="6A5AF01D" wp14:editId="3DBA884A">
              <wp:simplePos x="0" y="0"/>
              <wp:positionH relativeFrom="column">
                <wp:posOffset>3352718</wp:posOffset>
              </wp:positionH>
              <wp:positionV relativeFrom="paragraph">
                <wp:posOffset>-9939</wp:posOffset>
              </wp:positionV>
              <wp:extent cx="3207882" cy="349885"/>
              <wp:effectExtent l="0" t="0" r="0" b="0"/>
              <wp:wrapNone/>
              <wp:docPr id="10"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882" cy="3498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32B0E" w:rsidRPr="0098631E" w:rsidRDefault="00D32B0E" w:rsidP="006D7640">
                          <w:pPr>
                            <w:jc w:val="right"/>
                            <w:rPr>
                              <w:rFonts w:ascii="Ancizar Sans" w:hAnsi="Ancizar Sans"/>
                              <w:b/>
                              <w:i/>
                              <w:sz w:val="16"/>
                              <w:szCs w:val="16"/>
                            </w:rPr>
                          </w:pPr>
                          <w:r w:rsidRPr="0098631E">
                            <w:rPr>
                              <w:rFonts w:ascii="Ancizar Sans" w:hAnsi="Ancizar Sans"/>
                              <w:b/>
                              <w:i/>
                              <w:spacing w:val="-4"/>
                              <w:sz w:val="16"/>
                              <w:szCs w:val="16"/>
                              <w:lang w:val="es-ES"/>
                            </w:rPr>
                            <w:t>Dirección Académica | Vicerrectoría de Sede | Sede Medellí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5AF01D" id="_x0000_t202" coordsize="21600,21600" o:spt="202" path="m,l,21600r21600,l21600,xe">
              <v:stroke joinstyle="miter"/>
              <v:path gradientshapeok="t" o:connecttype="rect"/>
            </v:shapetype>
            <v:shape id="Text Box 28" o:spid="_x0000_s1028" type="#_x0000_t202" style="position:absolute;margin-left:264pt;margin-top:-.8pt;width:252.6pt;height:27.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QngwIAABEFAAAOAAAAZHJzL2Uyb0RvYy54bWysVNuO2yAQfa/Uf0C8Z32ps7GtdVZ7aapK&#10;24u02w8ggGNUDBRI7G3Vf++Ak2y2F6mq6gfMZThzZuYMF5djL9GOWye0anB2lmLEFdVMqE2DPz2s&#10;ZiVGzhPFiNSKN/iRO3y5fPniYjA1z3WnJeMWAYhy9WAa3Hlv6iRxtOM9cWfacAWHrbY98bC0m4RZ&#10;MgB6L5M8Tc+TQVtmrKbcOdi9nQ7xMuK3Laf+Q9s67pFsMHDzcbRxXIcxWV6QemOJ6QTd0yD/wKIn&#10;QoHTI9Qt8QRtrfgFqhfUaqdbf0Z1n+i2FZTHGCCaLP0pmvuOGB5jgeQ4c0yT+3+w9P3uo0WCQe0g&#10;PYr0UKMHPnp0rUeUlyE/g3E1mN0bMPQj7INtjNWZO00/O6T0TUfUhl9Zq4eOEwb8snAzObk64bgA&#10;sh7eaQZ+yNbrCDS2tg/Jg3QgQAcij8faBC4UNl/l6aIsc4wonL0qqrKcRxekPtw21vk3XPcoTBps&#10;ofYRnezunA9sSH0wCc6cloKthJRxYTfrG2nRjoBOVvHboz8zkyoYKx2uTYjTDpAEH+Es0I11/1Zl&#10;eZFe59VsdV4uZsWqmM+qRVrO0qy6rs7ToipuV98DwayoO8EYV3dC8YMGs+Lvarzvhkk9UYVoaHA1&#10;z+dTif4YZBq/3wXZCw8tKUXf4PJoROpQ2NeKQdik9kTIaZ48px+zDDk4/GNWogxC5ScN+HE9AkrQ&#10;xlqzRxCE1VAvqDq8IzDptP2K0QA92WD3ZUssx0i+VSCqKiuK0MRxUcwXOSzs6cn69IQoClAN9hhN&#10;0xs/Nf7WWLHpwNMkY6WvQIitiBp5YrWXL/RdDGb/RoTGPl1Hq6eXbPkDAAD//wMAUEsDBBQABgAI&#10;AAAAIQD83QHv3gAAAAoBAAAPAAAAZHJzL2Rvd25yZXYueG1sTI9BT4NAFITvJv6HzTPxYtqlILQi&#10;S6MmGq+t/QEP9hWI7FvCbgv9925P9jiZycw3xXY2vTjT6DrLClbLCARxbXXHjYLDz+diA8J5ZI29&#10;ZVJwIQfb8v6uwFzbiXd03vtGhBJ2OSpovR9yKV3dkkG3tANx8I52NOiDHBupR5xCuellHEWZNNhx&#10;WGhxoI+W6t/9ySg4fk9P6ctUffnDevecvWO3ruxFqceH+e0VhKfZ/4fhih/QoQxMlT2xdqJXkMab&#10;8MUrWKwyENdAlCQxiCpYSQqyLOTthfIPAAD//wMAUEsBAi0AFAAGAAgAAAAhALaDOJL+AAAA4QEA&#10;ABMAAAAAAAAAAAAAAAAAAAAAAFtDb250ZW50X1R5cGVzXS54bWxQSwECLQAUAAYACAAAACEAOP0h&#10;/9YAAACUAQAACwAAAAAAAAAAAAAAAAAvAQAAX3JlbHMvLnJlbHNQSwECLQAUAAYACAAAACEAhSfk&#10;J4MCAAARBQAADgAAAAAAAAAAAAAAAAAuAgAAZHJzL2Uyb0RvYy54bWxQSwECLQAUAAYACAAAACEA&#10;/N0B794AAAAKAQAADwAAAAAAAAAAAAAAAADdBAAAZHJzL2Rvd25yZXYueG1sUEsFBgAAAAAEAAQA&#10;8wAAAOgFAAAAAA==&#10;" stroked="f">
              <v:textbox>
                <w:txbxContent>
                  <w:p w:rsidR="00D32B0E" w:rsidRPr="0098631E" w:rsidRDefault="00D32B0E" w:rsidP="006D7640">
                    <w:pPr>
                      <w:jc w:val="right"/>
                      <w:rPr>
                        <w:rFonts w:ascii="Ancizar Sans" w:hAnsi="Ancizar Sans"/>
                        <w:b/>
                        <w:i/>
                        <w:sz w:val="16"/>
                        <w:szCs w:val="16"/>
                      </w:rPr>
                    </w:pPr>
                    <w:r w:rsidRPr="0098631E">
                      <w:rPr>
                        <w:rFonts w:ascii="Ancizar Sans" w:hAnsi="Ancizar Sans"/>
                        <w:b/>
                        <w:i/>
                        <w:spacing w:val="-4"/>
                        <w:sz w:val="16"/>
                        <w:szCs w:val="16"/>
                        <w:lang w:val="es-ES"/>
                      </w:rPr>
                      <w:t>Dirección Académica | Vicerrectoría de Sede | Sede Medellín</w:t>
                    </w:r>
                  </w:p>
                </w:txbxContent>
              </v:textbox>
            </v:shape>
          </w:pict>
        </mc:Fallback>
      </mc:AlternateContent>
    </w:r>
    <w:r w:rsidRPr="005C7338">
      <w:rPr>
        <w:rFonts w:ascii="Ancizar Sans Light Italic" w:hAnsi="Ancizar Sans Light Italic"/>
        <w:noProof/>
        <w:color w:val="767171" w:themeColor="background2" w:themeShade="80"/>
        <w:lang w:val="es-ES" w:eastAsia="es-ES"/>
      </w:rPr>
      <mc:AlternateContent>
        <mc:Choice Requires="wps">
          <w:drawing>
            <wp:anchor distT="4294967295" distB="4294967295" distL="114300" distR="114300" simplePos="0" relativeHeight="251654144" behindDoc="0" locked="0" layoutInCell="1" allowOverlap="1" wp14:anchorId="380B4D1C" wp14:editId="2499F6ED">
              <wp:simplePos x="0" y="0"/>
              <wp:positionH relativeFrom="column">
                <wp:posOffset>-1386840</wp:posOffset>
              </wp:positionH>
              <wp:positionV relativeFrom="paragraph">
                <wp:posOffset>3041649</wp:posOffset>
              </wp:positionV>
              <wp:extent cx="483235" cy="0"/>
              <wp:effectExtent l="0" t="0" r="31115" b="19050"/>
              <wp:wrapNone/>
              <wp:docPr id="11"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3235" cy="0"/>
                      </a:xfrm>
                      <a:prstGeom prst="straightConnector1">
                        <a:avLst/>
                      </a:prstGeom>
                      <a:noFill/>
                      <a:ln w="9525">
                        <a:solidFill>
                          <a:sysClr val="windowText" lastClr="000000">
                            <a:lumMod val="100000"/>
                            <a:lumOff val="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611E941A" id="_x0000_t32" coordsize="21600,21600" o:spt="32" o:oned="t" path="m,l21600,21600e" filled="f">
              <v:path arrowok="t" fillok="f" o:connecttype="none"/>
              <o:lock v:ext="edit" shapetype="t"/>
            </v:shapetype>
            <v:shape id="AutoShape 36" o:spid="_x0000_s1026" type="#_x0000_t32" style="position:absolute;margin-left:-109.2pt;margin-top:239.5pt;width:38.05pt;height:0;z-index:2516541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Sh7RAIAAIUEAAAOAAAAZHJzL2Uyb0RvYy54bWysVE2P2jAQvVfqf7B8Z0MgUDbasFol0Es/&#10;VtrtD/DaDrHqeCzbEFDV/96xA7TbXqqqHIztmXnzZuY5d/fHXpODdF6BqWh+M6VEGg5CmV1Fvzxv&#10;JytKfGBGMA1GVvQkPb1fv31zN9hSzqADLaQjCGJ8OdiKdiHYMss872TP/A1YadDYgutZwKPbZcKx&#10;AdF7nc2m02U2gBPWAZfe420zGuk64bet5OFz23oZiK4ocgtpdWl9iWu2vmPlzjHbKX6mwf6BRc+U&#10;waRXqIYFRvZO/QHVK+7AQxtuOPQZtK3iMtWA1eTT36p56piVqRZsjrfXNvn/B8s/HR4dUQJnl1Ni&#10;WI8zetgHSKnJfBkbNFhfol9tHl0skR/Nk/0A/KsnBuqOmZ1M3s8ni8F5jMhehcSDt5jmZfgIAn0Y&#10;JkjdOrauj5DYB3JMQzldhyKPgXC8LFbz2XxBCb+YMlZe4qzz4b2EnsRNRX1wTO26UIMxOHlwecrC&#10;Dh98iKxYeQmISQ1sldZJANqQoaK3i9kiBXjQSkRjdPMnX2tHDgwVhMITMDwjNUo08wENyDf9UqDe&#10;91jh6JuP1yP+vkcZjvdJc0hlxE2sXuVzsDciRXWSic15H5jS4x5DtYnEkAXWdd6NYvt2O73drDar&#10;YlLMlptJMW2aycO2LibLbf5u0cybum7y75FqXpSdEkKaWOZF+Hnxd8I6P8FRslfpX/uZvUZPJSLZ&#10;y38inRQSRTHK6wXE6dHFGUWxoNaT8/ldxsf06zl5/fx6rH8AAAD//wMAUEsDBBQABgAIAAAAIQB/&#10;nx8l4AAAAA0BAAAPAAAAZHJzL2Rvd25yZXYueG1sTI/BSsNAEIbvgu+wjOBF0k1i1DZmU4rgwaNt&#10;wes2O01Ss7Mhu2lin94RBD3OzMc/31+sZ9uJMw6+daQgWcQgkCpnWqoV7Hev0RKED5qM7hyhgi/0&#10;sC6vrwqdGzfRO563oRYcQj7XCpoQ+lxKXzVotV+4HolvRzdYHXgcamkGPXG47WQax4/S6pb4Q6N7&#10;fGmw+tyOVgH68SGJNytb798u091HejlN/U6p25t58wwi4Bz+YPjRZ3Uo2engRjJedAqiNFlmzCrI&#10;nlbcipEoydJ7EIfflSwL+b9F+Q0AAP//AwBQSwECLQAUAAYACAAAACEAtoM4kv4AAADhAQAAEwAA&#10;AAAAAAAAAAAAAAAAAAAAW0NvbnRlbnRfVHlwZXNdLnhtbFBLAQItABQABgAIAAAAIQA4/SH/1gAA&#10;AJQBAAALAAAAAAAAAAAAAAAAAC8BAABfcmVscy8ucmVsc1BLAQItABQABgAIAAAAIQDZjSh7RAIA&#10;AIUEAAAOAAAAAAAAAAAAAAAAAC4CAABkcnMvZTJvRG9jLnhtbFBLAQItABQABgAIAAAAIQB/nx8l&#10;4AAAAA0BAAAPAAAAAAAAAAAAAAAAAJ4EAABkcnMvZG93bnJldi54bWxQSwUGAAAAAAQABADzAAAA&#10;qwUAAAAA&#10;"/>
          </w:pict>
        </mc:Fallback>
      </mc:AlternateContent>
    </w:r>
    <w:r w:rsidRPr="005C7338">
      <w:rPr>
        <w:rFonts w:ascii="Ancizar Sans Light Italic" w:hAnsi="Ancizar Sans Light Italic"/>
        <w:color w:val="767171" w:themeColor="background2" w:themeShade="80"/>
        <w:lang w:val="en-US"/>
      </w:rPr>
      <w:t>Nombre de la unidad temática</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2B0E" w:rsidRPr="003139CB" w:rsidRDefault="00D32B0E" w:rsidP="003139CB">
    <w:pPr>
      <w:pStyle w:val="Encabezado"/>
      <w:tabs>
        <w:tab w:val="clear" w:pos="4419"/>
        <w:tab w:val="clear" w:pos="8838"/>
        <w:tab w:val="left" w:pos="510"/>
        <w:tab w:val="left" w:pos="705"/>
        <w:tab w:val="left" w:pos="915"/>
        <w:tab w:val="left" w:pos="1565"/>
        <w:tab w:val="left" w:pos="4032"/>
        <w:tab w:val="left" w:pos="4755"/>
        <w:tab w:val="left" w:pos="6750"/>
      </w:tabs>
      <w:spacing w:after="940"/>
      <w:rPr>
        <w:rFonts w:ascii="Ancizar Sans" w:hAnsi="Ancizar Sans"/>
      </w:rPr>
    </w:pPr>
    <w:r w:rsidRPr="008D391B">
      <w:rPr>
        <w:rFonts w:ascii="Ancizar Sans" w:hAnsi="Ancizar Sans"/>
      </w:rPr>
      <w:t xml:space="preserve">Guía para </w:t>
    </w:r>
    <w:r>
      <w:rPr>
        <w:rFonts w:ascii="Ancizar Sans" w:hAnsi="Ancizar Sans"/>
      </w:rPr>
      <w:t xml:space="preserve">escritura de </w:t>
    </w:r>
    <w:r w:rsidRPr="008D391B">
      <w:rPr>
        <w:rFonts w:ascii="Ancizar Sans" w:hAnsi="Ancizar Sans"/>
      </w:rPr>
      <w:t>cursos virtuales Unal</w:t>
    </w:r>
    <w:r w:rsidRPr="008D391B">
      <w:rPr>
        <w:rFonts w:ascii="Ancizar Sans" w:hAnsi="Ancizar Sans"/>
      </w:rPr>
      <w:tab/>
    </w:r>
    <w:r w:rsidRPr="008D391B">
      <w:rPr>
        <w:rFonts w:ascii="Ancizar Sans" w:hAnsi="Ancizar Sans"/>
      </w:rPr>
      <w:tab/>
      <w:t xml:space="preserve"> </w:t>
    </w:r>
    <w:r w:rsidRPr="008D391B">
      <w:rPr>
        <w:rFonts w:ascii="Ancizar Sans" w:hAnsi="Ancizar Sans"/>
        <w:noProof/>
        <w:lang w:val="es-ES" w:eastAsia="es-ES"/>
      </w:rPr>
      <w:drawing>
        <wp:anchor distT="0" distB="0" distL="114300" distR="114300" simplePos="0" relativeHeight="251663360" behindDoc="1" locked="0" layoutInCell="1" allowOverlap="1" wp14:anchorId="0AE99E55" wp14:editId="3F6BDB27">
          <wp:simplePos x="0" y="0"/>
          <wp:positionH relativeFrom="column">
            <wp:posOffset>1306830</wp:posOffset>
          </wp:positionH>
          <wp:positionV relativeFrom="paragraph">
            <wp:posOffset>0</wp:posOffset>
          </wp:positionV>
          <wp:extent cx="4719320" cy="767080"/>
          <wp:effectExtent l="0" t="0" r="5080" b="0"/>
          <wp:wrapNone/>
          <wp:docPr id="12"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19320" cy="767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D391B">
      <w:rPr>
        <w:rFonts w:ascii="Ancizar Sans" w:hAnsi="Ancizar Sans"/>
      </w:rPr>
      <w:tab/>
    </w:r>
    <w:r w:rsidRPr="008D391B">
      <w:rPr>
        <w:rFonts w:ascii="Ancizar Sans" w:hAnsi="Ancizar Sans"/>
      </w:rPr>
      <w:tab/>
    </w:r>
    <w:r w:rsidRPr="008D391B">
      <w:rPr>
        <w:rFonts w:ascii="Ancizar Sans" w:hAnsi="Ancizar Sans"/>
      </w:rPr>
      <w:tab/>
    </w:r>
    <w:r>
      <w:rPr>
        <w:noProof/>
        <w:lang w:val="es-ES" w:eastAsia="es-ES"/>
      </w:rPr>
      <mc:AlternateContent>
        <mc:Choice Requires="wps">
          <w:drawing>
            <wp:anchor distT="4294967295" distB="4294967295" distL="114300" distR="114300" simplePos="0" relativeHeight="251661312" behindDoc="0" locked="0" layoutInCell="1" allowOverlap="1" wp14:anchorId="27C32A75" wp14:editId="05408254">
              <wp:simplePos x="0" y="0"/>
              <wp:positionH relativeFrom="column">
                <wp:posOffset>-1360805</wp:posOffset>
              </wp:positionH>
              <wp:positionV relativeFrom="paragraph">
                <wp:posOffset>2275204</wp:posOffset>
              </wp:positionV>
              <wp:extent cx="483235" cy="0"/>
              <wp:effectExtent l="0" t="0" r="31115" b="19050"/>
              <wp:wrapNone/>
              <wp:docPr id="7"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83235" cy="0"/>
                      </a:xfrm>
                      <a:prstGeom prst="straightConnector1">
                        <a:avLst/>
                      </a:prstGeom>
                      <a:noFill/>
                      <a:ln w="9525">
                        <a:solidFill>
                          <a:sysClr val="window" lastClr="FFFFFF">
                            <a:lumMod val="75000"/>
                          </a:sys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shapetype w14:anchorId="6B7F48A7" id="_x0000_t32" coordsize="21600,21600" o:spt="32" o:oned="t" path="m,l21600,21600e" filled="f">
              <v:path arrowok="t" fillok="f" o:connecttype="none"/>
              <o:lock v:ext="edit" shapetype="t"/>
            </v:shapetype>
            <v:shape id="AutoShape 35" o:spid="_x0000_s1026" type="#_x0000_t32" style="position:absolute;margin-left:-107.15pt;margin-top:179.15pt;width:38.05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fnqOQIAAGwEAAAOAAAAZHJzL2Uyb0RvYy54bWysVE2P2yAQvVfqf0Dcs7azzsdacVYrO+ll&#10;20ba7Q8ggGNUDAhInKjqf++A42i3vVRVcyADzJt5M/Pw6vHcSXTi1gmtSpzdpRhxRTUT6lDib6/b&#10;yRIj54liRGrFS3zhDj+uP35Y9abgU91qybhFEES5ojclbr03RZI42vKOuDttuILLRtuOeNjaQ8Is&#10;6SF6J5Npms6TXltmrKbcOTith0u8jvGbhlP/tWkc90iWGLj5uNq47sOarFekOFhiWkGvNMg/sOiI&#10;UJD0FqomnqCjFX+E6gS12unG31HdJbppBOWxBqgmS3+r5qUlhsdaoDnO3Nrk/l9Y+uW0s0iwEi8w&#10;UqSDET0dvY6Z0f0s9Kc3rgC3Su1sqJCe1Yt51vS7Q0pXLVEHHr1fLwbAWUAk7yBh4wxk2fefNQMf&#10;Aglis86N7UJIaAM6x5lcbjPhZ48oHObL+ynwQHS8Skgx4ox1/hPXHQpGiZ23RBxaX2mlYPDaZjEL&#10;OT07H1iRYgSEpEpvhZRx/lKhvsQPs+ksApyWgoXL4OYurpIWnQgICHTHdI+RJM7DYYm38RdB8thB&#10;dYPfYpamUVqQcsDH7O/iWn1ULGZvOWGbq+2JkIMNUKkCAWgE8L9ag6Z+PKQPm+VmmU/y6XwzydO6&#10;njxtq3wy32aLWX1fV1Wd/Qy0srxoBWNchXJGfWf53+nn+tIGZd4Ufutb8j56LBHIjv+RdFRCGP4g&#10;o71ml50dFQKSjs7X5xfezNs92G8/EutfAAAA//8DAFBLAwQUAAYACAAAACEAQFUvQeEAAAANAQAA&#10;DwAAAGRycy9kb3ducmV2LnhtbEyPy07DMBBF90j8gzVI7FLnASWEOFUFghULSLth58ZuEmGPQ+yk&#10;ga9nkJBgN4+jO2fKzWINm/Xoe4cCklUMTGPjVI+tgP3uMcqB+SBRSeNQC/jUHjbV+VkpC+VO+Krn&#10;OrSMQtAXUkAXwlBw7ptOW+lXbtBIu6MbrQzUji1XozxRuDU8jeM1t7JHutDJQd93unmvJyugnr7M&#10;7mXrbva3H09rU+fz2/PDUYjLi2V7ByzoJfzB8KNP6lCR08FNqDwzAqI0ucqIFZBd51QQEiVZngI7&#10;/I54VfL/X1TfAAAA//8DAFBLAQItABQABgAIAAAAIQC2gziS/gAAAOEBAAATAAAAAAAAAAAAAAAA&#10;AAAAAABbQ29udGVudF9UeXBlc10ueG1sUEsBAi0AFAAGAAgAAAAhADj9If/WAAAAlAEAAAsAAAAA&#10;AAAAAAAAAAAALwEAAF9yZWxzLy5yZWxzUEsBAi0AFAAGAAgAAAAhAO+5+eo5AgAAbAQAAA4AAAAA&#10;AAAAAAAAAAAALgIAAGRycy9lMm9Eb2MueG1sUEsBAi0AFAAGAAgAAAAhAEBVL0HhAAAADQEAAA8A&#10;AAAAAAAAAAAAAAAAkwQAAGRycy9kb3ducmV2LnhtbFBLBQYAAAAABAAEAPMAAAChBQAAAAA=&#10;" strokecolor="#bfbfbf"/>
          </w:pict>
        </mc:Fallback>
      </mc:AlternateContent>
    </w:r>
    <w:r>
      <w:rPr>
        <w:rFonts w:ascii="Ancizar Sans" w:hAnsi="Ancizar Sans"/>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372770"/>
    <w:multiLevelType w:val="hybridMultilevel"/>
    <w:tmpl w:val="5CDCF972"/>
    <w:lvl w:ilvl="0" w:tplc="673A74BA">
      <w:start w:val="1"/>
      <w:numFmt w:val="decimal"/>
      <w:lvlText w:val="%1."/>
      <w:lvlJc w:val="left"/>
      <w:pPr>
        <w:ind w:left="1080" w:hanging="360"/>
      </w:pPr>
    </w:lvl>
    <w:lvl w:ilvl="1" w:tplc="240A0019">
      <w:start w:val="1"/>
      <w:numFmt w:val="lowerLetter"/>
      <w:lvlText w:val="%2."/>
      <w:lvlJc w:val="left"/>
      <w:pPr>
        <w:ind w:left="1800" w:hanging="360"/>
      </w:pPr>
    </w:lvl>
    <w:lvl w:ilvl="2" w:tplc="240A001B">
      <w:start w:val="1"/>
      <w:numFmt w:val="lowerRoman"/>
      <w:lvlText w:val="%3."/>
      <w:lvlJc w:val="right"/>
      <w:pPr>
        <w:ind w:left="2520" w:hanging="180"/>
      </w:pPr>
    </w:lvl>
    <w:lvl w:ilvl="3" w:tplc="240A000F">
      <w:start w:val="1"/>
      <w:numFmt w:val="decimal"/>
      <w:lvlText w:val="%4."/>
      <w:lvlJc w:val="left"/>
      <w:pPr>
        <w:ind w:left="3240" w:hanging="360"/>
      </w:pPr>
    </w:lvl>
    <w:lvl w:ilvl="4" w:tplc="240A0019">
      <w:start w:val="1"/>
      <w:numFmt w:val="lowerLetter"/>
      <w:lvlText w:val="%5."/>
      <w:lvlJc w:val="left"/>
      <w:pPr>
        <w:ind w:left="3960" w:hanging="360"/>
      </w:pPr>
    </w:lvl>
    <w:lvl w:ilvl="5" w:tplc="240A001B">
      <w:start w:val="1"/>
      <w:numFmt w:val="lowerRoman"/>
      <w:lvlText w:val="%6."/>
      <w:lvlJc w:val="right"/>
      <w:pPr>
        <w:ind w:left="4680" w:hanging="180"/>
      </w:pPr>
    </w:lvl>
    <w:lvl w:ilvl="6" w:tplc="240A000F">
      <w:start w:val="1"/>
      <w:numFmt w:val="decimal"/>
      <w:lvlText w:val="%7."/>
      <w:lvlJc w:val="left"/>
      <w:pPr>
        <w:ind w:left="5400" w:hanging="360"/>
      </w:pPr>
    </w:lvl>
    <w:lvl w:ilvl="7" w:tplc="240A0019">
      <w:start w:val="1"/>
      <w:numFmt w:val="lowerLetter"/>
      <w:lvlText w:val="%8."/>
      <w:lvlJc w:val="left"/>
      <w:pPr>
        <w:ind w:left="6120" w:hanging="360"/>
      </w:pPr>
    </w:lvl>
    <w:lvl w:ilvl="8" w:tplc="240A001B">
      <w:start w:val="1"/>
      <w:numFmt w:val="lowerRoman"/>
      <w:lvlText w:val="%9."/>
      <w:lvlJc w:val="right"/>
      <w:pPr>
        <w:ind w:left="6840" w:hanging="180"/>
      </w:pPr>
    </w:lvl>
  </w:abstractNum>
  <w:abstractNum w:abstractNumId="1">
    <w:nsid w:val="1D62721F"/>
    <w:multiLevelType w:val="multilevel"/>
    <w:tmpl w:val="4D38B238"/>
    <w:lvl w:ilvl="0">
      <w:start w:val="1"/>
      <w:numFmt w:val="decimal"/>
      <w:lvlText w:val="%1."/>
      <w:lvlJc w:val="left"/>
      <w:pPr>
        <w:ind w:left="644" w:hanging="360"/>
      </w:pPr>
      <w:rPr>
        <w:b/>
      </w:rPr>
    </w:lvl>
    <w:lvl w:ilvl="1">
      <w:start w:val="1"/>
      <w:numFmt w:val="decimal"/>
      <w:isLgl/>
      <w:lvlText w:val="%1.%2."/>
      <w:lvlJc w:val="left"/>
      <w:pPr>
        <w:ind w:left="1004" w:hanging="72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364" w:hanging="1080"/>
      </w:pPr>
      <w:rPr>
        <w:rFonts w:hint="default"/>
      </w:rPr>
    </w:lvl>
    <w:lvl w:ilvl="5">
      <w:start w:val="1"/>
      <w:numFmt w:val="decimal"/>
      <w:isLgl/>
      <w:lvlText w:val="%1.%2.%3.%4.%5.%6."/>
      <w:lvlJc w:val="left"/>
      <w:pPr>
        <w:ind w:left="1724" w:hanging="1440"/>
      </w:pPr>
      <w:rPr>
        <w:rFonts w:hint="default"/>
      </w:rPr>
    </w:lvl>
    <w:lvl w:ilvl="6">
      <w:start w:val="1"/>
      <w:numFmt w:val="decimal"/>
      <w:isLgl/>
      <w:lvlText w:val="%1.%2.%3.%4.%5.%6.%7."/>
      <w:lvlJc w:val="left"/>
      <w:pPr>
        <w:ind w:left="1724" w:hanging="1440"/>
      </w:pPr>
      <w:rPr>
        <w:rFonts w:hint="default"/>
      </w:rPr>
    </w:lvl>
    <w:lvl w:ilvl="7">
      <w:start w:val="1"/>
      <w:numFmt w:val="decimal"/>
      <w:isLgl/>
      <w:lvlText w:val="%1.%2.%3.%4.%5.%6.%7.%8."/>
      <w:lvlJc w:val="left"/>
      <w:pPr>
        <w:ind w:left="2084" w:hanging="1800"/>
      </w:pPr>
      <w:rPr>
        <w:rFonts w:hint="default"/>
      </w:rPr>
    </w:lvl>
    <w:lvl w:ilvl="8">
      <w:start w:val="1"/>
      <w:numFmt w:val="decimal"/>
      <w:isLgl/>
      <w:lvlText w:val="%1.%2.%3.%4.%5.%6.%7.%8.%9."/>
      <w:lvlJc w:val="left"/>
      <w:pPr>
        <w:ind w:left="2444" w:hanging="2160"/>
      </w:pPr>
      <w:rPr>
        <w:rFonts w:hint="default"/>
      </w:rPr>
    </w:lvl>
  </w:abstractNum>
  <w:abstractNum w:abstractNumId="2">
    <w:nsid w:val="20D53A3A"/>
    <w:multiLevelType w:val="hybridMultilevel"/>
    <w:tmpl w:val="28303996"/>
    <w:lvl w:ilvl="0" w:tplc="240A000F">
      <w:start w:val="1"/>
      <w:numFmt w:val="decimal"/>
      <w:lvlText w:val="%1."/>
      <w:lvlJc w:val="left"/>
      <w:pPr>
        <w:ind w:left="1004" w:hanging="360"/>
      </w:pPr>
      <w:rPr>
        <w:rFonts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nsid w:val="2A7036E6"/>
    <w:multiLevelType w:val="hybridMultilevel"/>
    <w:tmpl w:val="8CC62E12"/>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4">
    <w:nsid w:val="4AFD03E5"/>
    <w:multiLevelType w:val="hybridMultilevel"/>
    <w:tmpl w:val="1E1455A6"/>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5">
    <w:nsid w:val="556269A4"/>
    <w:multiLevelType w:val="hybridMultilevel"/>
    <w:tmpl w:val="0C7C4EBC"/>
    <w:lvl w:ilvl="0" w:tplc="EAC05618">
      <w:start w:val="3"/>
      <w:numFmt w:val="bullet"/>
      <w:lvlText w:val="-"/>
      <w:lvlJc w:val="left"/>
      <w:pPr>
        <w:ind w:left="1004" w:hanging="360"/>
      </w:pPr>
      <w:rPr>
        <w:rFonts w:ascii="Calibri" w:eastAsia="Times New Roman" w:hAnsi="Calibri" w:cs="Times New Roman"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nsid w:val="59F1366B"/>
    <w:multiLevelType w:val="hybridMultilevel"/>
    <w:tmpl w:val="C44C4970"/>
    <w:lvl w:ilvl="0" w:tplc="8DECFAAE">
      <w:numFmt w:val="bullet"/>
      <w:lvlText w:val="•"/>
      <w:lvlJc w:val="left"/>
      <w:pPr>
        <w:ind w:left="1429" w:hanging="360"/>
      </w:pPr>
      <w:rPr>
        <w:rFonts w:ascii="Times New Roman" w:eastAsiaTheme="minorHAnsi" w:hAnsi="Times New Roman" w:cs="Times New Roman"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7">
    <w:nsid w:val="5A0B220D"/>
    <w:multiLevelType w:val="hybridMultilevel"/>
    <w:tmpl w:val="8CC62E12"/>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nsid w:val="6AC14AA0"/>
    <w:multiLevelType w:val="hybridMultilevel"/>
    <w:tmpl w:val="5B6C9EE4"/>
    <w:lvl w:ilvl="0" w:tplc="934C4D8A">
      <w:start w:val="1"/>
      <w:numFmt w:val="bullet"/>
      <w:lvlText w:val=""/>
      <w:lvlJc w:val="left"/>
      <w:pPr>
        <w:tabs>
          <w:tab w:val="num" w:pos="567"/>
        </w:tabs>
        <w:ind w:left="567" w:hanging="567"/>
      </w:pPr>
      <w:rPr>
        <w:rFonts w:ascii="Wingdings" w:hAnsi="Wingdings"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9">
    <w:nsid w:val="70F94BF8"/>
    <w:multiLevelType w:val="hybridMultilevel"/>
    <w:tmpl w:val="D6E4685A"/>
    <w:lvl w:ilvl="0" w:tplc="4810FC0E">
      <w:start w:val="1"/>
      <w:numFmt w:val="bullet"/>
      <w:lvlText w:val=""/>
      <w:lvlJc w:val="left"/>
      <w:pPr>
        <w:tabs>
          <w:tab w:val="num" w:pos="567"/>
        </w:tabs>
        <w:ind w:left="567" w:hanging="567"/>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cs="Times New Roman"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cs="Times New Roman"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cs="Times New Roman"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10">
    <w:nsid w:val="716F7F94"/>
    <w:multiLevelType w:val="hybridMultilevel"/>
    <w:tmpl w:val="57FE018E"/>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7"/>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8"/>
  </w:num>
  <w:num w:numId="9">
    <w:abstractNumId w:val="0"/>
  </w:num>
  <w:num w:numId="10">
    <w:abstractNumId w:val="6"/>
  </w:num>
  <w:num w:numId="11">
    <w:abstractNumId w:val="10"/>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cumentProtection w:edit="trackedChanges" w:enforcement="0"/>
  <w:styleLockTheme/>
  <w:defaultTabStop w:val="708"/>
  <w:consecutiveHyphenLimit w:val="3"/>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0B6F"/>
    <w:rsid w:val="00002B27"/>
    <w:rsid w:val="0001170B"/>
    <w:rsid w:val="000125AB"/>
    <w:rsid w:val="00022720"/>
    <w:rsid w:val="0003419F"/>
    <w:rsid w:val="00036575"/>
    <w:rsid w:val="00040F5D"/>
    <w:rsid w:val="00044217"/>
    <w:rsid w:val="00051CB8"/>
    <w:rsid w:val="0005360B"/>
    <w:rsid w:val="0005654F"/>
    <w:rsid w:val="00056C30"/>
    <w:rsid w:val="00061750"/>
    <w:rsid w:val="000623D6"/>
    <w:rsid w:val="000643D4"/>
    <w:rsid w:val="000650F7"/>
    <w:rsid w:val="00071CAC"/>
    <w:rsid w:val="00072C40"/>
    <w:rsid w:val="00074FE6"/>
    <w:rsid w:val="000750FA"/>
    <w:rsid w:val="000854D1"/>
    <w:rsid w:val="00095E96"/>
    <w:rsid w:val="000A4C49"/>
    <w:rsid w:val="000B1725"/>
    <w:rsid w:val="000B1992"/>
    <w:rsid w:val="000B22FE"/>
    <w:rsid w:val="000B5F97"/>
    <w:rsid w:val="000B751D"/>
    <w:rsid w:val="000C717A"/>
    <w:rsid w:val="000D45F9"/>
    <w:rsid w:val="000D5F86"/>
    <w:rsid w:val="000D6089"/>
    <w:rsid w:val="000E4ACC"/>
    <w:rsid w:val="000E73E1"/>
    <w:rsid w:val="000F086A"/>
    <w:rsid w:val="000F4953"/>
    <w:rsid w:val="000F5733"/>
    <w:rsid w:val="000F6671"/>
    <w:rsid w:val="000F7A2A"/>
    <w:rsid w:val="00100845"/>
    <w:rsid w:val="00101CF3"/>
    <w:rsid w:val="00104955"/>
    <w:rsid w:val="0012064A"/>
    <w:rsid w:val="00130379"/>
    <w:rsid w:val="00130B14"/>
    <w:rsid w:val="00131926"/>
    <w:rsid w:val="001356E6"/>
    <w:rsid w:val="00140969"/>
    <w:rsid w:val="0014356E"/>
    <w:rsid w:val="00146C60"/>
    <w:rsid w:val="00155EA9"/>
    <w:rsid w:val="00156CF2"/>
    <w:rsid w:val="00157707"/>
    <w:rsid w:val="00164BFA"/>
    <w:rsid w:val="001715AE"/>
    <w:rsid w:val="001716EC"/>
    <w:rsid w:val="00173983"/>
    <w:rsid w:val="001741C9"/>
    <w:rsid w:val="0017465A"/>
    <w:rsid w:val="00180BA7"/>
    <w:rsid w:val="00182130"/>
    <w:rsid w:val="0018620F"/>
    <w:rsid w:val="00194D11"/>
    <w:rsid w:val="001A380B"/>
    <w:rsid w:val="001A445D"/>
    <w:rsid w:val="001A639F"/>
    <w:rsid w:val="001A6946"/>
    <w:rsid w:val="001B06C0"/>
    <w:rsid w:val="001B43BA"/>
    <w:rsid w:val="001C2106"/>
    <w:rsid w:val="001C2517"/>
    <w:rsid w:val="001C7C95"/>
    <w:rsid w:val="001D2C4E"/>
    <w:rsid w:val="001D33D8"/>
    <w:rsid w:val="001E521A"/>
    <w:rsid w:val="001F198D"/>
    <w:rsid w:val="001F2EAA"/>
    <w:rsid w:val="001F349C"/>
    <w:rsid w:val="001F41AB"/>
    <w:rsid w:val="001F5AE4"/>
    <w:rsid w:val="001F68A7"/>
    <w:rsid w:val="002004F5"/>
    <w:rsid w:val="0020571A"/>
    <w:rsid w:val="00206329"/>
    <w:rsid w:val="00207C79"/>
    <w:rsid w:val="0021345A"/>
    <w:rsid w:val="00216811"/>
    <w:rsid w:val="00236C91"/>
    <w:rsid w:val="002525A5"/>
    <w:rsid w:val="002618E6"/>
    <w:rsid w:val="00277C29"/>
    <w:rsid w:val="00283F76"/>
    <w:rsid w:val="00285715"/>
    <w:rsid w:val="00286B8A"/>
    <w:rsid w:val="00293F8E"/>
    <w:rsid w:val="0029456B"/>
    <w:rsid w:val="002A5B8E"/>
    <w:rsid w:val="002B7207"/>
    <w:rsid w:val="002D60F0"/>
    <w:rsid w:val="002E040E"/>
    <w:rsid w:val="002F109C"/>
    <w:rsid w:val="002F5974"/>
    <w:rsid w:val="002F75C7"/>
    <w:rsid w:val="00301FA6"/>
    <w:rsid w:val="003046F8"/>
    <w:rsid w:val="003139CB"/>
    <w:rsid w:val="003175BC"/>
    <w:rsid w:val="0032310F"/>
    <w:rsid w:val="003266FF"/>
    <w:rsid w:val="00326DC7"/>
    <w:rsid w:val="00327532"/>
    <w:rsid w:val="003313DC"/>
    <w:rsid w:val="003446BE"/>
    <w:rsid w:val="00355313"/>
    <w:rsid w:val="00360C3A"/>
    <w:rsid w:val="0037247D"/>
    <w:rsid w:val="00373B97"/>
    <w:rsid w:val="003A699F"/>
    <w:rsid w:val="003B0657"/>
    <w:rsid w:val="003B6428"/>
    <w:rsid w:val="003B70BB"/>
    <w:rsid w:val="003C1394"/>
    <w:rsid w:val="003E44B5"/>
    <w:rsid w:val="003F0A59"/>
    <w:rsid w:val="003F2A78"/>
    <w:rsid w:val="003F7790"/>
    <w:rsid w:val="004072A0"/>
    <w:rsid w:val="00412844"/>
    <w:rsid w:val="00413F66"/>
    <w:rsid w:val="0042503F"/>
    <w:rsid w:val="0043382F"/>
    <w:rsid w:val="00435348"/>
    <w:rsid w:val="00441689"/>
    <w:rsid w:val="00443A8C"/>
    <w:rsid w:val="00455136"/>
    <w:rsid w:val="0045637A"/>
    <w:rsid w:val="00465D5C"/>
    <w:rsid w:val="004666D4"/>
    <w:rsid w:val="00472CB9"/>
    <w:rsid w:val="00477776"/>
    <w:rsid w:val="00494C58"/>
    <w:rsid w:val="004A0515"/>
    <w:rsid w:val="004A3383"/>
    <w:rsid w:val="004B4DC3"/>
    <w:rsid w:val="004B601A"/>
    <w:rsid w:val="004C03B2"/>
    <w:rsid w:val="004C0CCA"/>
    <w:rsid w:val="004E2FD4"/>
    <w:rsid w:val="004E6BC7"/>
    <w:rsid w:val="004F7F07"/>
    <w:rsid w:val="0050119E"/>
    <w:rsid w:val="00501E70"/>
    <w:rsid w:val="005108B8"/>
    <w:rsid w:val="005149C8"/>
    <w:rsid w:val="0052339D"/>
    <w:rsid w:val="00526C3A"/>
    <w:rsid w:val="00531025"/>
    <w:rsid w:val="00533C80"/>
    <w:rsid w:val="00540C2E"/>
    <w:rsid w:val="0054726A"/>
    <w:rsid w:val="00550F90"/>
    <w:rsid w:val="005563C0"/>
    <w:rsid w:val="005579E9"/>
    <w:rsid w:val="005703F0"/>
    <w:rsid w:val="00577E31"/>
    <w:rsid w:val="00580AC0"/>
    <w:rsid w:val="0058283C"/>
    <w:rsid w:val="00586F58"/>
    <w:rsid w:val="005A2160"/>
    <w:rsid w:val="005A320D"/>
    <w:rsid w:val="005A3F4F"/>
    <w:rsid w:val="005B0EF6"/>
    <w:rsid w:val="005B2D00"/>
    <w:rsid w:val="005B3DA3"/>
    <w:rsid w:val="005B46DD"/>
    <w:rsid w:val="005C1AA5"/>
    <w:rsid w:val="005C7338"/>
    <w:rsid w:val="005E16CB"/>
    <w:rsid w:val="005E457B"/>
    <w:rsid w:val="005F1673"/>
    <w:rsid w:val="005F2C1B"/>
    <w:rsid w:val="00601E1E"/>
    <w:rsid w:val="00601F4B"/>
    <w:rsid w:val="00615611"/>
    <w:rsid w:val="006301D6"/>
    <w:rsid w:val="00631057"/>
    <w:rsid w:val="00640C9E"/>
    <w:rsid w:val="00654589"/>
    <w:rsid w:val="00662D76"/>
    <w:rsid w:val="00687CEA"/>
    <w:rsid w:val="00696474"/>
    <w:rsid w:val="006A0B4D"/>
    <w:rsid w:val="006A4246"/>
    <w:rsid w:val="006A6E29"/>
    <w:rsid w:val="006A738B"/>
    <w:rsid w:val="006B28AB"/>
    <w:rsid w:val="006B654E"/>
    <w:rsid w:val="006D016E"/>
    <w:rsid w:val="006D4014"/>
    <w:rsid w:val="006D7640"/>
    <w:rsid w:val="006E076C"/>
    <w:rsid w:val="006E07F1"/>
    <w:rsid w:val="00701A65"/>
    <w:rsid w:val="0070527F"/>
    <w:rsid w:val="007176FD"/>
    <w:rsid w:val="00725D5A"/>
    <w:rsid w:val="00732E47"/>
    <w:rsid w:val="007370E8"/>
    <w:rsid w:val="007376EF"/>
    <w:rsid w:val="00737A13"/>
    <w:rsid w:val="00742520"/>
    <w:rsid w:val="0074645E"/>
    <w:rsid w:val="00757768"/>
    <w:rsid w:val="00757CBC"/>
    <w:rsid w:val="007619B5"/>
    <w:rsid w:val="00767A14"/>
    <w:rsid w:val="0077174A"/>
    <w:rsid w:val="00774BAF"/>
    <w:rsid w:val="00774BCB"/>
    <w:rsid w:val="00780EEF"/>
    <w:rsid w:val="00782468"/>
    <w:rsid w:val="00784892"/>
    <w:rsid w:val="00786049"/>
    <w:rsid w:val="00787450"/>
    <w:rsid w:val="007954A4"/>
    <w:rsid w:val="007A5CBD"/>
    <w:rsid w:val="007B67EB"/>
    <w:rsid w:val="007B68C7"/>
    <w:rsid w:val="007C22AD"/>
    <w:rsid w:val="007D1F18"/>
    <w:rsid w:val="007E2FEC"/>
    <w:rsid w:val="007E3D18"/>
    <w:rsid w:val="007E45D5"/>
    <w:rsid w:val="007E70C7"/>
    <w:rsid w:val="007F030E"/>
    <w:rsid w:val="00802BA3"/>
    <w:rsid w:val="00805538"/>
    <w:rsid w:val="00811A46"/>
    <w:rsid w:val="0081345D"/>
    <w:rsid w:val="00813A6F"/>
    <w:rsid w:val="008169F1"/>
    <w:rsid w:val="00831670"/>
    <w:rsid w:val="008415D6"/>
    <w:rsid w:val="00842458"/>
    <w:rsid w:val="00842587"/>
    <w:rsid w:val="008465C9"/>
    <w:rsid w:val="00850C22"/>
    <w:rsid w:val="00856A21"/>
    <w:rsid w:val="0086138E"/>
    <w:rsid w:val="008652DE"/>
    <w:rsid w:val="00871EFB"/>
    <w:rsid w:val="00875BB5"/>
    <w:rsid w:val="00881AC1"/>
    <w:rsid w:val="00885511"/>
    <w:rsid w:val="00892104"/>
    <w:rsid w:val="00892954"/>
    <w:rsid w:val="00894AD4"/>
    <w:rsid w:val="008A03B9"/>
    <w:rsid w:val="008A0805"/>
    <w:rsid w:val="008A7684"/>
    <w:rsid w:val="008B38F8"/>
    <w:rsid w:val="008B4C5A"/>
    <w:rsid w:val="008B4E6D"/>
    <w:rsid w:val="008C289C"/>
    <w:rsid w:val="008C4652"/>
    <w:rsid w:val="008C5637"/>
    <w:rsid w:val="008D1AA2"/>
    <w:rsid w:val="008D1F8D"/>
    <w:rsid w:val="008D391B"/>
    <w:rsid w:val="008E571D"/>
    <w:rsid w:val="008F3104"/>
    <w:rsid w:val="00903EEF"/>
    <w:rsid w:val="0090604D"/>
    <w:rsid w:val="0090741D"/>
    <w:rsid w:val="00923B66"/>
    <w:rsid w:val="00933B18"/>
    <w:rsid w:val="0093790E"/>
    <w:rsid w:val="00937A77"/>
    <w:rsid w:val="009405BE"/>
    <w:rsid w:val="00942E79"/>
    <w:rsid w:val="00952F4C"/>
    <w:rsid w:val="009568BB"/>
    <w:rsid w:val="009629EB"/>
    <w:rsid w:val="00970B6F"/>
    <w:rsid w:val="00972F82"/>
    <w:rsid w:val="0097418B"/>
    <w:rsid w:val="009772A5"/>
    <w:rsid w:val="0098526A"/>
    <w:rsid w:val="00985BB0"/>
    <w:rsid w:val="0098631E"/>
    <w:rsid w:val="00991602"/>
    <w:rsid w:val="00996F1D"/>
    <w:rsid w:val="009A03A4"/>
    <w:rsid w:val="009A1DA6"/>
    <w:rsid w:val="009B36DE"/>
    <w:rsid w:val="009C4E30"/>
    <w:rsid w:val="009C65D5"/>
    <w:rsid w:val="009D7F28"/>
    <w:rsid w:val="009E6540"/>
    <w:rsid w:val="009F2B56"/>
    <w:rsid w:val="00A01098"/>
    <w:rsid w:val="00A0242E"/>
    <w:rsid w:val="00A057B8"/>
    <w:rsid w:val="00A139CB"/>
    <w:rsid w:val="00A31F3B"/>
    <w:rsid w:val="00A363F4"/>
    <w:rsid w:val="00A57E9B"/>
    <w:rsid w:val="00A679C1"/>
    <w:rsid w:val="00A72AA6"/>
    <w:rsid w:val="00A76864"/>
    <w:rsid w:val="00A81D8D"/>
    <w:rsid w:val="00A841F6"/>
    <w:rsid w:val="00A86CA3"/>
    <w:rsid w:val="00A93E89"/>
    <w:rsid w:val="00A93FA7"/>
    <w:rsid w:val="00A9652E"/>
    <w:rsid w:val="00AA5EB5"/>
    <w:rsid w:val="00AB1DE2"/>
    <w:rsid w:val="00AC00CC"/>
    <w:rsid w:val="00AC05C7"/>
    <w:rsid w:val="00AC103A"/>
    <w:rsid w:val="00AC3D0F"/>
    <w:rsid w:val="00AC5B2D"/>
    <w:rsid w:val="00AD0ACD"/>
    <w:rsid w:val="00AD6B48"/>
    <w:rsid w:val="00AE292F"/>
    <w:rsid w:val="00AE6AB7"/>
    <w:rsid w:val="00AF30AE"/>
    <w:rsid w:val="00AF404A"/>
    <w:rsid w:val="00AF43E4"/>
    <w:rsid w:val="00AF522B"/>
    <w:rsid w:val="00B063C7"/>
    <w:rsid w:val="00B066FF"/>
    <w:rsid w:val="00B121D8"/>
    <w:rsid w:val="00B1368C"/>
    <w:rsid w:val="00B164E7"/>
    <w:rsid w:val="00B21B26"/>
    <w:rsid w:val="00B220F9"/>
    <w:rsid w:val="00B304D3"/>
    <w:rsid w:val="00B320F6"/>
    <w:rsid w:val="00B32FDC"/>
    <w:rsid w:val="00B41B1E"/>
    <w:rsid w:val="00B42381"/>
    <w:rsid w:val="00B428C3"/>
    <w:rsid w:val="00B47C7E"/>
    <w:rsid w:val="00B52CF2"/>
    <w:rsid w:val="00B54527"/>
    <w:rsid w:val="00B66CFD"/>
    <w:rsid w:val="00B71738"/>
    <w:rsid w:val="00B831C2"/>
    <w:rsid w:val="00B838B6"/>
    <w:rsid w:val="00B850CC"/>
    <w:rsid w:val="00BA23FB"/>
    <w:rsid w:val="00BB0E40"/>
    <w:rsid w:val="00BB6660"/>
    <w:rsid w:val="00BE6B04"/>
    <w:rsid w:val="00BF336E"/>
    <w:rsid w:val="00C007AA"/>
    <w:rsid w:val="00C21407"/>
    <w:rsid w:val="00C21F97"/>
    <w:rsid w:val="00C27FEB"/>
    <w:rsid w:val="00C31DB4"/>
    <w:rsid w:val="00C33412"/>
    <w:rsid w:val="00C51402"/>
    <w:rsid w:val="00C5577F"/>
    <w:rsid w:val="00C620E1"/>
    <w:rsid w:val="00C91AE0"/>
    <w:rsid w:val="00CA61E1"/>
    <w:rsid w:val="00CB520F"/>
    <w:rsid w:val="00CB564A"/>
    <w:rsid w:val="00CB63C9"/>
    <w:rsid w:val="00CB641B"/>
    <w:rsid w:val="00CC3372"/>
    <w:rsid w:val="00CC7492"/>
    <w:rsid w:val="00CD05D4"/>
    <w:rsid w:val="00CD2582"/>
    <w:rsid w:val="00CD435B"/>
    <w:rsid w:val="00CE30C4"/>
    <w:rsid w:val="00CF270E"/>
    <w:rsid w:val="00CF55BF"/>
    <w:rsid w:val="00D02A92"/>
    <w:rsid w:val="00D05776"/>
    <w:rsid w:val="00D07FD8"/>
    <w:rsid w:val="00D21455"/>
    <w:rsid w:val="00D26D0C"/>
    <w:rsid w:val="00D32B0E"/>
    <w:rsid w:val="00D373D6"/>
    <w:rsid w:val="00D44871"/>
    <w:rsid w:val="00D46D29"/>
    <w:rsid w:val="00D50859"/>
    <w:rsid w:val="00D543EA"/>
    <w:rsid w:val="00D55189"/>
    <w:rsid w:val="00D62D15"/>
    <w:rsid w:val="00D6619C"/>
    <w:rsid w:val="00D70DAD"/>
    <w:rsid w:val="00D7444F"/>
    <w:rsid w:val="00D80101"/>
    <w:rsid w:val="00D9714E"/>
    <w:rsid w:val="00DB419F"/>
    <w:rsid w:val="00DB4B14"/>
    <w:rsid w:val="00DE1D94"/>
    <w:rsid w:val="00DF62BA"/>
    <w:rsid w:val="00E04199"/>
    <w:rsid w:val="00E20400"/>
    <w:rsid w:val="00E2232F"/>
    <w:rsid w:val="00E2403E"/>
    <w:rsid w:val="00E244B5"/>
    <w:rsid w:val="00E34CF9"/>
    <w:rsid w:val="00E34ED2"/>
    <w:rsid w:val="00E42010"/>
    <w:rsid w:val="00E478ED"/>
    <w:rsid w:val="00E47D21"/>
    <w:rsid w:val="00E5145E"/>
    <w:rsid w:val="00E60F72"/>
    <w:rsid w:val="00E66315"/>
    <w:rsid w:val="00E7129E"/>
    <w:rsid w:val="00E72789"/>
    <w:rsid w:val="00E80796"/>
    <w:rsid w:val="00E8121A"/>
    <w:rsid w:val="00E85441"/>
    <w:rsid w:val="00E85FD6"/>
    <w:rsid w:val="00E87F17"/>
    <w:rsid w:val="00EA14EB"/>
    <w:rsid w:val="00EA610B"/>
    <w:rsid w:val="00EB5191"/>
    <w:rsid w:val="00EB636A"/>
    <w:rsid w:val="00EC0A86"/>
    <w:rsid w:val="00EC66A9"/>
    <w:rsid w:val="00ED1736"/>
    <w:rsid w:val="00EE406D"/>
    <w:rsid w:val="00EF4DE3"/>
    <w:rsid w:val="00F0073C"/>
    <w:rsid w:val="00F078AB"/>
    <w:rsid w:val="00F233C1"/>
    <w:rsid w:val="00F325DE"/>
    <w:rsid w:val="00F701BE"/>
    <w:rsid w:val="00F715C9"/>
    <w:rsid w:val="00F74050"/>
    <w:rsid w:val="00F74AFA"/>
    <w:rsid w:val="00F770D5"/>
    <w:rsid w:val="00F8100B"/>
    <w:rsid w:val="00F93778"/>
    <w:rsid w:val="00F9407F"/>
    <w:rsid w:val="00FA2048"/>
    <w:rsid w:val="00FA25E5"/>
    <w:rsid w:val="00FB55E0"/>
    <w:rsid w:val="00FC13B5"/>
    <w:rsid w:val="00FD1C6D"/>
    <w:rsid w:val="00FD4D37"/>
    <w:rsid w:val="00FD7D97"/>
    <w:rsid w:val="00FE09D0"/>
    <w:rsid w:val="00FE09DE"/>
    <w:rsid w:val="00FE11E4"/>
    <w:rsid w:val="00FE24C2"/>
    <w:rsid w:val="00FE2570"/>
    <w:rsid w:val="00FE5F6C"/>
    <w:rsid w:val="00FF39BF"/>
    <w:rsid w:val="00FF462F"/>
    <w:rsid w:val="00FF4D0D"/>
    <w:rsid w:val="00FF511C"/>
    <w:rsid w:val="00FF670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D9A167A-3079-4A3D-8B3F-9F21D9251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0B6F"/>
    <w:rPr>
      <w:rFonts w:ascii="Times New Roman" w:hAnsi="Times New Roman"/>
      <w:sz w:val="24"/>
      <w:szCs w:val="24"/>
    </w:rPr>
  </w:style>
  <w:style w:type="paragraph" w:styleId="Ttulo1">
    <w:name w:val="heading 1"/>
    <w:basedOn w:val="Normal"/>
    <w:next w:val="Normal"/>
    <w:link w:val="Ttulo1Car"/>
    <w:uiPriority w:val="9"/>
    <w:qFormat/>
    <w:rsid w:val="008D391B"/>
    <w:pPr>
      <w:keepNext/>
      <w:keepLines/>
      <w:spacing w:before="240"/>
      <w:jc w:val="center"/>
      <w:outlineLvl w:val="0"/>
    </w:pPr>
    <w:rPr>
      <w:rFonts w:ascii="Ancizar Sans Black" w:eastAsiaTheme="majorEastAsia" w:hAnsi="Ancizar Sans Black" w:cstheme="majorBidi"/>
      <w:b/>
      <w:color w:val="3333CC"/>
      <w:szCs w:val="32"/>
    </w:rPr>
  </w:style>
  <w:style w:type="paragraph" w:styleId="Ttulo2">
    <w:name w:val="heading 2"/>
    <w:basedOn w:val="Normal"/>
    <w:next w:val="Normal"/>
    <w:link w:val="Ttulo2Car"/>
    <w:uiPriority w:val="9"/>
    <w:unhideWhenUsed/>
    <w:qFormat/>
    <w:rsid w:val="00B54527"/>
    <w:pPr>
      <w:keepNext/>
      <w:keepLines/>
      <w:spacing w:before="40"/>
      <w:outlineLvl w:val="1"/>
    </w:pPr>
    <w:rPr>
      <w:rFonts w:ascii="Ancizar Sans Black" w:eastAsiaTheme="majorEastAsia" w:hAnsi="Ancizar Sans Black" w:cstheme="majorBidi"/>
      <w:color w:val="0070C0"/>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ocarta">
    <w:name w:val="texto carta"/>
    <w:basedOn w:val="Normal"/>
    <w:uiPriority w:val="99"/>
    <w:rsid w:val="001715AE"/>
    <w:pPr>
      <w:autoSpaceDE w:val="0"/>
      <w:autoSpaceDN w:val="0"/>
      <w:adjustRightInd w:val="0"/>
      <w:spacing w:line="300" w:lineRule="atLeast"/>
      <w:ind w:firstLine="300"/>
      <w:jc w:val="both"/>
      <w:textAlignment w:val="center"/>
    </w:pPr>
    <w:rPr>
      <w:rFonts w:ascii="Ancizar Sans Regular" w:hAnsi="Ancizar Sans Regular" w:cs="Ancizar Sans Regular"/>
      <w:color w:val="000000"/>
      <w:lang w:val="es-ES_tradnl"/>
    </w:rPr>
  </w:style>
  <w:style w:type="paragraph" w:customStyle="1" w:styleId="nombrefirmante">
    <w:name w:val="nombre firmante"/>
    <w:basedOn w:val="Normal"/>
    <w:uiPriority w:val="99"/>
    <w:rsid w:val="001715AE"/>
    <w:pPr>
      <w:autoSpaceDE w:val="0"/>
      <w:autoSpaceDN w:val="0"/>
      <w:adjustRightInd w:val="0"/>
      <w:spacing w:line="300" w:lineRule="atLeast"/>
      <w:ind w:firstLine="300"/>
      <w:jc w:val="both"/>
      <w:textAlignment w:val="center"/>
    </w:pPr>
    <w:rPr>
      <w:rFonts w:ascii="Ancizar Sans Bold" w:hAnsi="Ancizar Sans Bold" w:cs="Ancizar Sans Bold"/>
      <w:b/>
      <w:bCs/>
      <w:smallCaps/>
      <w:color w:val="000000"/>
      <w:spacing w:val="22"/>
      <w:lang w:val="es-ES_tradnl"/>
    </w:rPr>
  </w:style>
  <w:style w:type="paragraph" w:customStyle="1" w:styleId="cargofirmante">
    <w:name w:val="cargo firmante"/>
    <w:basedOn w:val="textocarta"/>
    <w:uiPriority w:val="99"/>
    <w:rsid w:val="001715AE"/>
    <w:rPr>
      <w:rFonts w:ascii="Ancizar Sans Regular Italic" w:hAnsi="Ancizar Sans Regular Italic" w:cs="Ancizar Sans Regular Italic"/>
      <w:i/>
      <w:iCs/>
    </w:rPr>
  </w:style>
  <w:style w:type="paragraph" w:styleId="Encabezado">
    <w:name w:val="header"/>
    <w:basedOn w:val="Normal"/>
    <w:link w:val="EncabezadoCar"/>
    <w:uiPriority w:val="99"/>
    <w:unhideWhenUsed/>
    <w:rsid w:val="005E16CB"/>
    <w:pPr>
      <w:tabs>
        <w:tab w:val="center" w:pos="4419"/>
        <w:tab w:val="right" w:pos="8838"/>
      </w:tabs>
    </w:pPr>
  </w:style>
  <w:style w:type="character" w:customStyle="1" w:styleId="EncabezadoCar">
    <w:name w:val="Encabezado Car"/>
    <w:basedOn w:val="Fuentedeprrafopredeter"/>
    <w:link w:val="Encabezado"/>
    <w:uiPriority w:val="99"/>
    <w:rsid w:val="005E16CB"/>
  </w:style>
  <w:style w:type="paragraph" w:styleId="Piedepgina">
    <w:name w:val="footer"/>
    <w:basedOn w:val="Normal"/>
    <w:link w:val="PiedepginaCar"/>
    <w:uiPriority w:val="99"/>
    <w:unhideWhenUsed/>
    <w:rsid w:val="005E16CB"/>
    <w:pPr>
      <w:tabs>
        <w:tab w:val="center" w:pos="4419"/>
        <w:tab w:val="right" w:pos="8838"/>
      </w:tabs>
    </w:pPr>
  </w:style>
  <w:style w:type="character" w:customStyle="1" w:styleId="PiedepginaCar">
    <w:name w:val="Pie de página Car"/>
    <w:basedOn w:val="Fuentedeprrafopredeter"/>
    <w:link w:val="Piedepgina"/>
    <w:uiPriority w:val="99"/>
    <w:rsid w:val="005E16CB"/>
  </w:style>
  <w:style w:type="paragraph" w:styleId="Textodeglobo">
    <w:name w:val="Balloon Text"/>
    <w:basedOn w:val="Normal"/>
    <w:link w:val="TextodegloboCar"/>
    <w:uiPriority w:val="99"/>
    <w:semiHidden/>
    <w:unhideWhenUsed/>
    <w:rsid w:val="005E16CB"/>
    <w:rPr>
      <w:rFonts w:ascii="Tahoma" w:hAnsi="Tahoma" w:cs="Tahoma"/>
      <w:sz w:val="16"/>
      <w:szCs w:val="16"/>
    </w:rPr>
  </w:style>
  <w:style w:type="character" w:customStyle="1" w:styleId="TextodegloboCar">
    <w:name w:val="Texto de globo Car"/>
    <w:link w:val="Textodeglobo"/>
    <w:uiPriority w:val="99"/>
    <w:semiHidden/>
    <w:rsid w:val="005E16CB"/>
    <w:rPr>
      <w:rFonts w:ascii="Tahoma" w:hAnsi="Tahoma" w:cs="Tahoma"/>
      <w:sz w:val="16"/>
      <w:szCs w:val="16"/>
    </w:rPr>
  </w:style>
  <w:style w:type="paragraph" w:customStyle="1" w:styleId="Prrafobsico">
    <w:name w:val="[Párrafo básico]"/>
    <w:basedOn w:val="Normal"/>
    <w:uiPriority w:val="99"/>
    <w:rsid w:val="002D60F0"/>
    <w:pPr>
      <w:autoSpaceDE w:val="0"/>
      <w:autoSpaceDN w:val="0"/>
      <w:adjustRightInd w:val="0"/>
      <w:spacing w:line="288" w:lineRule="auto"/>
      <w:textAlignment w:val="center"/>
    </w:pPr>
    <w:rPr>
      <w:rFonts w:ascii="Times Regular" w:hAnsi="Times Regular" w:cs="Times Regular"/>
      <w:color w:val="000000"/>
      <w:lang w:val="es-ES_tradnl"/>
    </w:rPr>
  </w:style>
  <w:style w:type="character" w:customStyle="1" w:styleId="apple-converted-space">
    <w:name w:val="apple-converted-space"/>
    <w:basedOn w:val="Fuentedeprrafopredeter"/>
    <w:rsid w:val="00D62D15"/>
  </w:style>
  <w:style w:type="character" w:styleId="Textodelmarcadordeposicin">
    <w:name w:val="Placeholder Text"/>
    <w:uiPriority w:val="99"/>
    <w:semiHidden/>
    <w:rsid w:val="00D6619C"/>
    <w:rPr>
      <w:color w:val="808080"/>
    </w:rPr>
  </w:style>
  <w:style w:type="paragraph" w:styleId="NormalWeb">
    <w:name w:val="Normal (Web)"/>
    <w:basedOn w:val="Normal"/>
    <w:uiPriority w:val="99"/>
    <w:semiHidden/>
    <w:unhideWhenUsed/>
    <w:rsid w:val="00A81D8D"/>
    <w:pPr>
      <w:spacing w:before="100" w:beforeAutospacing="1" w:after="100" w:afterAutospacing="1"/>
    </w:pPr>
  </w:style>
  <w:style w:type="paragraph" w:styleId="Prrafodelista">
    <w:name w:val="List Paragraph"/>
    <w:basedOn w:val="Normal"/>
    <w:uiPriority w:val="34"/>
    <w:qFormat/>
    <w:rsid w:val="00F701BE"/>
    <w:pPr>
      <w:spacing w:after="200" w:line="276" w:lineRule="auto"/>
      <w:ind w:left="720"/>
      <w:contextualSpacing/>
    </w:pPr>
    <w:rPr>
      <w:rFonts w:asciiTheme="minorHAnsi" w:eastAsiaTheme="minorEastAsia" w:hAnsiTheme="minorHAnsi" w:cstheme="minorBidi"/>
      <w:sz w:val="22"/>
      <w:szCs w:val="22"/>
    </w:rPr>
  </w:style>
  <w:style w:type="character" w:styleId="Textoennegrita">
    <w:name w:val="Strong"/>
    <w:basedOn w:val="Fuentedeprrafopredeter"/>
    <w:uiPriority w:val="22"/>
    <w:qFormat/>
    <w:rsid w:val="006A0B4D"/>
    <w:rPr>
      <w:b/>
      <w:bCs/>
    </w:rPr>
  </w:style>
  <w:style w:type="paragraph" w:customStyle="1" w:styleId="Portada">
    <w:name w:val="Portada"/>
    <w:basedOn w:val="Normal"/>
    <w:link w:val="PortadaCar"/>
    <w:qFormat/>
    <w:rsid w:val="008D391B"/>
    <w:pPr>
      <w:jc w:val="center"/>
    </w:pPr>
    <w:rPr>
      <w:rFonts w:ascii="Ancizar Sans Regular" w:hAnsi="Ancizar Sans Regular"/>
      <w:color w:val="3333CC"/>
      <w:szCs w:val="22"/>
    </w:rPr>
  </w:style>
  <w:style w:type="character" w:customStyle="1" w:styleId="Ttulo1Car">
    <w:name w:val="Título 1 Car"/>
    <w:basedOn w:val="Fuentedeprrafopredeter"/>
    <w:link w:val="Ttulo1"/>
    <w:uiPriority w:val="9"/>
    <w:rsid w:val="008D391B"/>
    <w:rPr>
      <w:rFonts w:ascii="Ancizar Sans Black" w:eastAsiaTheme="majorEastAsia" w:hAnsi="Ancizar Sans Black" w:cstheme="majorBidi"/>
      <w:b/>
      <w:color w:val="3333CC"/>
      <w:sz w:val="24"/>
      <w:szCs w:val="32"/>
    </w:rPr>
  </w:style>
  <w:style w:type="character" w:customStyle="1" w:styleId="PortadaCar">
    <w:name w:val="Portada Car"/>
    <w:basedOn w:val="Fuentedeprrafopredeter"/>
    <w:link w:val="Portada"/>
    <w:rsid w:val="008D391B"/>
    <w:rPr>
      <w:rFonts w:ascii="Ancizar Sans Regular" w:hAnsi="Ancizar Sans Regular"/>
      <w:color w:val="3333CC"/>
      <w:sz w:val="24"/>
      <w:szCs w:val="22"/>
    </w:rPr>
  </w:style>
  <w:style w:type="paragraph" w:customStyle="1" w:styleId="Prrafo">
    <w:name w:val="Párrafo"/>
    <w:basedOn w:val="Normal"/>
    <w:link w:val="PrrafoCar"/>
    <w:qFormat/>
    <w:rsid w:val="008D391B"/>
    <w:pPr>
      <w:spacing w:line="360" w:lineRule="auto"/>
      <w:ind w:firstLine="709"/>
    </w:pPr>
    <w:rPr>
      <w:rFonts w:ascii="Ancizar Sans Light" w:hAnsi="Ancizar Sans Light"/>
    </w:rPr>
  </w:style>
  <w:style w:type="character" w:customStyle="1" w:styleId="Ttulo2Car">
    <w:name w:val="Título 2 Car"/>
    <w:basedOn w:val="Fuentedeprrafopredeter"/>
    <w:link w:val="Ttulo2"/>
    <w:uiPriority w:val="9"/>
    <w:rsid w:val="00B54527"/>
    <w:rPr>
      <w:rFonts w:ascii="Ancizar Sans Black" w:eastAsiaTheme="majorEastAsia" w:hAnsi="Ancizar Sans Black" w:cstheme="majorBidi"/>
      <w:color w:val="0070C0"/>
      <w:sz w:val="24"/>
      <w:szCs w:val="26"/>
    </w:rPr>
  </w:style>
  <w:style w:type="character" w:customStyle="1" w:styleId="PrrafoCar">
    <w:name w:val="Párrafo Car"/>
    <w:basedOn w:val="Fuentedeprrafopredeter"/>
    <w:link w:val="Prrafo"/>
    <w:rsid w:val="008D391B"/>
    <w:rPr>
      <w:rFonts w:ascii="Ancizar Sans Light" w:hAnsi="Ancizar Sans Light"/>
      <w:sz w:val="24"/>
      <w:szCs w:val="24"/>
    </w:rPr>
  </w:style>
  <w:style w:type="paragraph" w:styleId="Descripcin">
    <w:name w:val="caption"/>
    <w:basedOn w:val="Normal"/>
    <w:next w:val="Normal"/>
    <w:link w:val="DescripcinCar"/>
    <w:uiPriority w:val="35"/>
    <w:unhideWhenUsed/>
    <w:qFormat/>
    <w:rsid w:val="00757CBC"/>
    <w:pPr>
      <w:spacing w:after="200"/>
    </w:pPr>
    <w:rPr>
      <w:i/>
      <w:iCs/>
      <w:color w:val="44546A" w:themeColor="text2"/>
      <w:sz w:val="18"/>
      <w:szCs w:val="18"/>
    </w:rPr>
  </w:style>
  <w:style w:type="paragraph" w:customStyle="1" w:styleId="Piedetabla">
    <w:name w:val="Pie de tabla"/>
    <w:basedOn w:val="Descripcin"/>
    <w:link w:val="PiedetablaCar"/>
    <w:qFormat/>
    <w:rsid w:val="00EB636A"/>
    <w:rPr>
      <w:rFonts w:ascii="Ancizar Sans Light Italic" w:hAnsi="Ancizar Sans Light Italic"/>
      <w:i w:val="0"/>
      <w:color w:val="auto"/>
      <w:sz w:val="20"/>
    </w:rPr>
  </w:style>
  <w:style w:type="table" w:styleId="Tablaconcuadrcula">
    <w:name w:val="Table Grid"/>
    <w:basedOn w:val="Tablanormal"/>
    <w:uiPriority w:val="59"/>
    <w:rsid w:val="002F75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DescripcinCar">
    <w:name w:val="Descripción Car"/>
    <w:basedOn w:val="Fuentedeprrafopredeter"/>
    <w:link w:val="Descripcin"/>
    <w:uiPriority w:val="35"/>
    <w:rsid w:val="00EB636A"/>
    <w:rPr>
      <w:rFonts w:ascii="Times New Roman" w:hAnsi="Times New Roman"/>
      <w:i/>
      <w:iCs/>
      <w:color w:val="44546A" w:themeColor="text2"/>
      <w:sz w:val="18"/>
      <w:szCs w:val="18"/>
    </w:rPr>
  </w:style>
  <w:style w:type="character" w:customStyle="1" w:styleId="PiedetablaCar">
    <w:name w:val="Pie de tabla Car"/>
    <w:basedOn w:val="DescripcinCar"/>
    <w:link w:val="Piedetabla"/>
    <w:rsid w:val="00EB636A"/>
    <w:rPr>
      <w:rFonts w:ascii="Ancizar Sans Light Italic" w:hAnsi="Ancizar Sans Light Italic"/>
      <w:i w:val="0"/>
      <w:iCs/>
      <w:color w:val="44546A" w:themeColor="text2"/>
      <w:sz w:val="18"/>
      <w:szCs w:val="18"/>
    </w:rPr>
  </w:style>
  <w:style w:type="paragraph" w:customStyle="1" w:styleId="Piedefigura">
    <w:name w:val="Pie de figura"/>
    <w:basedOn w:val="Descripcin"/>
    <w:link w:val="PiedefiguraCar"/>
    <w:qFormat/>
    <w:rsid w:val="00D543EA"/>
    <w:pPr>
      <w:jc w:val="center"/>
    </w:pPr>
    <w:rPr>
      <w:rFonts w:ascii="Ancizar Sans Light Italic" w:hAnsi="Ancizar Sans Light Italic"/>
      <w:color w:val="auto"/>
      <w:sz w:val="20"/>
    </w:rPr>
  </w:style>
  <w:style w:type="character" w:customStyle="1" w:styleId="PiedefiguraCar">
    <w:name w:val="Pie de figura Car"/>
    <w:basedOn w:val="DescripcinCar"/>
    <w:link w:val="Piedefigura"/>
    <w:rsid w:val="00D543EA"/>
    <w:rPr>
      <w:rFonts w:ascii="Ancizar Sans Light Italic" w:hAnsi="Ancizar Sans Light Italic"/>
      <w:i/>
      <w:iCs/>
      <w:color w:val="44546A" w:themeColor="text2"/>
      <w:sz w:val="18"/>
      <w:szCs w:val="18"/>
    </w:rPr>
  </w:style>
  <w:style w:type="paragraph" w:customStyle="1" w:styleId="Textotablas">
    <w:name w:val="Texto tablas"/>
    <w:basedOn w:val="Normal"/>
    <w:link w:val="TextotablasCar"/>
    <w:qFormat/>
    <w:rsid w:val="00972F82"/>
    <w:pPr>
      <w:spacing w:line="360" w:lineRule="auto"/>
      <w:jc w:val="both"/>
    </w:pPr>
    <w:rPr>
      <w:rFonts w:eastAsiaTheme="minorHAnsi" w:cstheme="minorBidi"/>
      <w:sz w:val="20"/>
      <w:lang w:val="es-ES" w:eastAsia="en-US"/>
    </w:rPr>
  </w:style>
  <w:style w:type="character" w:customStyle="1" w:styleId="TextotablasCar">
    <w:name w:val="Texto tablas Car"/>
    <w:basedOn w:val="Fuentedeprrafopredeter"/>
    <w:link w:val="Textotablas"/>
    <w:rsid w:val="00972F82"/>
    <w:rPr>
      <w:rFonts w:ascii="Times New Roman" w:eastAsiaTheme="minorHAnsi" w:hAnsi="Times New Roman" w:cstheme="minorBidi"/>
      <w:szCs w:val="24"/>
      <w:lang w:val="es-ES" w:eastAsia="en-US"/>
    </w:rPr>
  </w:style>
  <w:style w:type="table" w:styleId="Tablanormal1">
    <w:name w:val="Plain Table 1"/>
    <w:basedOn w:val="Tablanormal"/>
    <w:uiPriority w:val="99"/>
    <w:rsid w:val="00972F82"/>
    <w:rPr>
      <w:rFonts w:asciiTheme="minorHAnsi" w:eastAsiaTheme="minorHAnsi" w:hAnsiTheme="minorHAnsi" w:cstheme="minorBidi"/>
      <w:sz w:val="24"/>
      <w:szCs w:val="24"/>
      <w:lang w:val="en-US"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ulodeTDC">
    <w:name w:val="TOC Heading"/>
    <w:basedOn w:val="Ttulo1"/>
    <w:next w:val="Normal"/>
    <w:uiPriority w:val="39"/>
    <w:unhideWhenUsed/>
    <w:qFormat/>
    <w:rsid w:val="00E60F72"/>
    <w:pPr>
      <w:spacing w:line="259" w:lineRule="auto"/>
      <w:jc w:val="left"/>
      <w:outlineLvl w:val="9"/>
    </w:pPr>
    <w:rPr>
      <w:rFonts w:asciiTheme="majorHAnsi" w:hAnsiTheme="majorHAnsi"/>
      <w:b w:val="0"/>
      <w:color w:val="2E74B5" w:themeColor="accent1" w:themeShade="BF"/>
      <w:sz w:val="32"/>
    </w:rPr>
  </w:style>
  <w:style w:type="paragraph" w:styleId="TDC1">
    <w:name w:val="toc 1"/>
    <w:basedOn w:val="Normal"/>
    <w:next w:val="Normal"/>
    <w:autoRedefine/>
    <w:uiPriority w:val="39"/>
    <w:unhideWhenUsed/>
    <w:rsid w:val="00E60F72"/>
    <w:pPr>
      <w:spacing w:after="100"/>
    </w:pPr>
  </w:style>
  <w:style w:type="paragraph" w:styleId="TDC2">
    <w:name w:val="toc 2"/>
    <w:basedOn w:val="Normal"/>
    <w:next w:val="Normal"/>
    <w:autoRedefine/>
    <w:uiPriority w:val="39"/>
    <w:unhideWhenUsed/>
    <w:rsid w:val="00E60F72"/>
    <w:pPr>
      <w:spacing w:after="100"/>
      <w:ind w:left="240"/>
    </w:pPr>
  </w:style>
  <w:style w:type="character" w:styleId="Hipervnculo">
    <w:name w:val="Hyperlink"/>
    <w:basedOn w:val="Fuentedeprrafopredeter"/>
    <w:uiPriority w:val="99"/>
    <w:unhideWhenUsed/>
    <w:rsid w:val="00E60F72"/>
    <w:rPr>
      <w:color w:val="0563C1" w:themeColor="hyperlink"/>
      <w:u w:val="single"/>
    </w:rPr>
  </w:style>
  <w:style w:type="paragraph" w:styleId="Tabladeilustraciones">
    <w:name w:val="table of figures"/>
    <w:basedOn w:val="Normal"/>
    <w:next w:val="Normal"/>
    <w:uiPriority w:val="99"/>
    <w:unhideWhenUsed/>
    <w:rsid w:val="00E60F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103421">
      <w:bodyDiv w:val="1"/>
      <w:marLeft w:val="0"/>
      <w:marRight w:val="0"/>
      <w:marTop w:val="0"/>
      <w:marBottom w:val="0"/>
      <w:divBdr>
        <w:top w:val="none" w:sz="0" w:space="0" w:color="auto"/>
        <w:left w:val="none" w:sz="0" w:space="0" w:color="auto"/>
        <w:bottom w:val="none" w:sz="0" w:space="0" w:color="auto"/>
        <w:right w:val="none" w:sz="0" w:space="0" w:color="auto"/>
      </w:divBdr>
    </w:div>
    <w:div w:id="1377007995">
      <w:bodyDiv w:val="1"/>
      <w:marLeft w:val="0"/>
      <w:marRight w:val="0"/>
      <w:marTop w:val="0"/>
      <w:marBottom w:val="0"/>
      <w:divBdr>
        <w:top w:val="none" w:sz="0" w:space="0" w:color="auto"/>
        <w:left w:val="none" w:sz="0" w:space="0" w:color="auto"/>
        <w:bottom w:val="none" w:sz="0" w:space="0" w:color="auto"/>
        <w:right w:val="none" w:sz="0" w:space="0" w:color="auto"/>
      </w:divBdr>
    </w:div>
    <w:div w:id="1582330746">
      <w:bodyDiv w:val="1"/>
      <w:marLeft w:val="0"/>
      <w:marRight w:val="0"/>
      <w:marTop w:val="0"/>
      <w:marBottom w:val="0"/>
      <w:divBdr>
        <w:top w:val="none" w:sz="0" w:space="0" w:color="auto"/>
        <w:left w:val="none" w:sz="0" w:space="0" w:color="auto"/>
        <w:bottom w:val="none" w:sz="0" w:space="0" w:color="auto"/>
        <w:right w:val="none" w:sz="0" w:space="0" w:color="auto"/>
      </w:divBdr>
    </w:div>
    <w:div w:id="2059234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cursa.ihmc.us/rid=1162920754312_1765919896_4268/Mapa%20contenidos%20curso.cmap" TargetMode="External"/><Relationship Id="rId18" Type="http://schemas.openxmlformats.org/officeDocument/2006/relationships/image" Target="media/image7.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www.dnia.unal.edu.co/innovaciones/red-maestria-ciencias"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dnia.unal.edu.co/pi263-laboratorio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unesdoc.unesco.org/ark:/48223/pf000023298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cnx.org/"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www.antioquiatic.edu.co/noticias-general/item/216-recursos-educativos-digitales" TargetMode="External"/><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0F2793-04BD-44A8-9F46-2AE142505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Pages>
  <Words>4020</Words>
  <Characters>22111</Characters>
  <Application>Microsoft Office Word</Application>
  <DocSecurity>0</DocSecurity>
  <Lines>184</Lines>
  <Paragraphs>5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NACIONAL DE COLOMBIA</Company>
  <LinksUpToDate>false</LinksUpToDate>
  <CharactersWithSpaces>26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Pérez Calderon</dc:creator>
  <cp:keywords/>
  <dc:description/>
  <cp:lastModifiedBy>Anónimo</cp:lastModifiedBy>
  <cp:revision>6</cp:revision>
  <cp:lastPrinted>2018-10-05T19:59:00Z</cp:lastPrinted>
  <dcterms:created xsi:type="dcterms:W3CDTF">2020-03-27T14:16:00Z</dcterms:created>
  <dcterms:modified xsi:type="dcterms:W3CDTF">2020-05-15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1cac2-60e5-3e08-a92d-1364b14dcbe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